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301A3" w14:textId="77777777" w:rsidR="0070278C" w:rsidRDefault="0070278C" w:rsidP="0070278C">
      <w:pPr>
        <w:rPr>
          <w:ins w:id="0" w:author="Laura Dee" w:date="2020-10-06T08:22:00Z"/>
          <w:b/>
          <w:bCs/>
        </w:rPr>
      </w:pPr>
      <w:ins w:id="1" w:author="Laura Dee" w:date="2020-10-06T08:22:00Z">
        <w:r>
          <w:rPr>
            <w:b/>
            <w:bCs/>
          </w:rPr>
          <w:t xml:space="preserve">I suggest we include a table with a glossary </w:t>
        </w:r>
      </w:ins>
    </w:p>
    <w:p w14:paraId="2A20FF47" w14:textId="7DC8E238" w:rsidR="0070278C" w:rsidRPr="0070278C" w:rsidRDefault="0070278C" w:rsidP="0070278C">
      <w:pPr>
        <w:pStyle w:val="ListParagraph"/>
        <w:numPr>
          <w:ilvl w:val="0"/>
          <w:numId w:val="3"/>
        </w:numPr>
        <w:rPr>
          <w:ins w:id="2" w:author="Laura Dee" w:date="2020-10-06T08:22:00Z"/>
          <w:rPrChange w:id="3" w:author="Laura Dee" w:date="2020-10-06T08:22:00Z">
            <w:rPr>
              <w:ins w:id="4" w:author="Laura Dee" w:date="2020-10-06T08:22:00Z"/>
              <w:b/>
              <w:bCs/>
            </w:rPr>
          </w:rPrChange>
        </w:rPr>
      </w:pPr>
      <w:ins w:id="5" w:author="Laura Dee" w:date="2020-10-06T08:22:00Z">
        <w:r w:rsidRPr="0070278C">
          <w:rPr>
            <w:rPrChange w:id="6" w:author="Laura Dee" w:date="2020-10-06T08:22:00Z">
              <w:rPr>
                <w:b/>
                <w:bCs/>
              </w:rPr>
            </w:rPrChange>
          </w:rPr>
          <w:t xml:space="preserve">Bias </w:t>
        </w:r>
      </w:ins>
    </w:p>
    <w:p w14:paraId="1E9B7D46" w14:textId="6607FECD" w:rsidR="0070278C" w:rsidRDefault="0070278C" w:rsidP="0070278C">
      <w:pPr>
        <w:pStyle w:val="ListParagraph"/>
        <w:numPr>
          <w:ilvl w:val="0"/>
          <w:numId w:val="3"/>
        </w:numPr>
        <w:rPr>
          <w:ins w:id="7" w:author="Laura Dee" w:date="2020-10-06T08:22:00Z"/>
          <w:b/>
          <w:bCs/>
        </w:rPr>
      </w:pPr>
      <w:ins w:id="8" w:author="Laura Dee" w:date="2020-10-06T08:22:00Z">
        <w:r>
          <w:rPr>
            <w:b/>
            <w:bCs/>
          </w:rPr>
          <w:t xml:space="preserve">Confounding variables </w:t>
        </w:r>
      </w:ins>
    </w:p>
    <w:p w14:paraId="68234FB4" w14:textId="77777777" w:rsidR="0070278C" w:rsidRPr="0070278C" w:rsidRDefault="0070278C" w:rsidP="0070278C">
      <w:pPr>
        <w:pStyle w:val="ListParagraph"/>
        <w:numPr>
          <w:ilvl w:val="0"/>
          <w:numId w:val="3"/>
        </w:numPr>
        <w:rPr>
          <w:ins w:id="9" w:author="Laura Dee" w:date="2020-10-06T08:22:00Z"/>
          <w:b/>
          <w:bCs/>
          <w:rPrChange w:id="10" w:author="Laura Dee" w:date="2020-10-06T08:22:00Z">
            <w:rPr>
              <w:ins w:id="11" w:author="Laura Dee" w:date="2020-10-06T08:22:00Z"/>
            </w:rPr>
          </w:rPrChange>
        </w:rPr>
        <w:pPrChange w:id="12" w:author="Laura Dee" w:date="2020-10-06T08:22:00Z">
          <w:pPr/>
        </w:pPrChange>
      </w:pPr>
    </w:p>
    <w:p w14:paraId="4AE5DE51" w14:textId="1412A3C2" w:rsidR="0070278C" w:rsidRDefault="0070278C" w:rsidP="0070278C">
      <w:pPr>
        <w:rPr>
          <w:moveTo w:id="13" w:author="Laura Dee" w:date="2020-10-06T08:20:00Z"/>
          <w:b/>
          <w:bCs/>
        </w:rPr>
      </w:pPr>
      <w:moveToRangeStart w:id="14" w:author="Laura Dee" w:date="2020-10-06T08:20:00Z" w:name="move52864834"/>
      <w:moveTo w:id="15" w:author="Laura Dee" w:date="2020-10-06T08:20:00Z">
        <w:r>
          <w:rPr>
            <w:b/>
            <w:bCs/>
          </w:rPr>
          <w:t>Table or Box on Biases with DAGs:</w:t>
        </w:r>
      </w:moveTo>
    </w:p>
    <w:p w14:paraId="6F8EA942" w14:textId="77777777" w:rsidR="0070278C" w:rsidRPr="003A1576" w:rsidRDefault="0070278C" w:rsidP="0070278C">
      <w:pPr>
        <w:pStyle w:val="ListParagraph"/>
        <w:numPr>
          <w:ilvl w:val="0"/>
          <w:numId w:val="1"/>
        </w:numPr>
        <w:rPr>
          <w:moveTo w:id="16" w:author="Laura Dee" w:date="2020-10-06T08:20:00Z"/>
        </w:rPr>
      </w:pPr>
      <w:moveTo w:id="17" w:author="Laura Dee" w:date="2020-10-06T08:20:00Z">
        <w:r w:rsidRPr="003A1576">
          <w:t>Omitted variables bias</w:t>
        </w:r>
      </w:moveTo>
    </w:p>
    <w:p w14:paraId="4F002F07" w14:textId="77777777" w:rsidR="0070278C" w:rsidRPr="003A1576" w:rsidRDefault="0070278C" w:rsidP="0070278C">
      <w:pPr>
        <w:pStyle w:val="ListParagraph"/>
        <w:numPr>
          <w:ilvl w:val="0"/>
          <w:numId w:val="1"/>
        </w:numPr>
        <w:rPr>
          <w:moveTo w:id="18" w:author="Laura Dee" w:date="2020-10-06T08:20:00Z"/>
        </w:rPr>
      </w:pPr>
      <w:moveTo w:id="19" w:author="Laura Dee" w:date="2020-10-06T08:20:00Z">
        <w:r w:rsidRPr="003A1576">
          <w:t>Collider Bias</w:t>
        </w:r>
      </w:moveTo>
    </w:p>
    <w:p w14:paraId="551908AB" w14:textId="77777777" w:rsidR="0070278C" w:rsidRPr="003A1576" w:rsidDel="0070278C" w:rsidRDefault="0070278C" w:rsidP="0070278C">
      <w:pPr>
        <w:pStyle w:val="ListParagraph"/>
        <w:numPr>
          <w:ilvl w:val="0"/>
          <w:numId w:val="1"/>
        </w:numPr>
        <w:rPr>
          <w:del w:id="20" w:author="Laura Dee" w:date="2020-10-06T08:22:00Z"/>
          <w:moveTo w:id="21" w:author="Laura Dee" w:date="2020-10-06T08:20:00Z"/>
        </w:rPr>
      </w:pPr>
      <w:moveTo w:id="22" w:author="Laura Dee" w:date="2020-10-06T08:20:00Z">
        <w:r w:rsidRPr="003A1576">
          <w:t xml:space="preserve">Bad controls </w:t>
        </w:r>
      </w:moveTo>
    </w:p>
    <w:moveToRangeEnd w:id="14"/>
    <w:p w14:paraId="70C81683" w14:textId="30ABCF16" w:rsidR="0070278C" w:rsidRPr="0070278C" w:rsidRDefault="0070278C" w:rsidP="0070278C">
      <w:pPr>
        <w:pStyle w:val="ListParagraph"/>
        <w:numPr>
          <w:ilvl w:val="0"/>
          <w:numId w:val="1"/>
        </w:numPr>
        <w:rPr>
          <w:ins w:id="23" w:author="Laura Dee" w:date="2020-10-06T08:20:00Z"/>
          <w:rFonts w:ascii="Helvetica Neue" w:eastAsia="Times New Roman" w:hAnsi="Helvetica Neue" w:cs="Times New Roman"/>
          <w:color w:val="333333"/>
          <w:sz w:val="45"/>
          <w:szCs w:val="45"/>
          <w:rPrChange w:id="24" w:author="Laura Dee" w:date="2020-10-06T08:22:00Z">
            <w:rPr>
              <w:ins w:id="25" w:author="Laura Dee" w:date="2020-10-06T08:20:00Z"/>
            </w:rPr>
          </w:rPrChange>
        </w:rPr>
        <w:pPrChange w:id="26" w:author="Laura Dee" w:date="2020-10-06T08:22:00Z">
          <w:pPr>
            <w:spacing w:before="300" w:after="150"/>
            <w:outlineLvl w:val="1"/>
          </w:pPr>
        </w:pPrChange>
      </w:pPr>
    </w:p>
    <w:p w14:paraId="7B79F4FA" w14:textId="77777777" w:rsidR="0070278C" w:rsidRDefault="0070278C" w:rsidP="003B7A37">
      <w:pPr>
        <w:spacing w:before="300" w:after="150"/>
        <w:outlineLvl w:val="1"/>
        <w:rPr>
          <w:ins w:id="27" w:author="Laura Dee" w:date="2020-10-06T08:20:00Z"/>
          <w:rFonts w:ascii="Helvetica Neue" w:eastAsia="Times New Roman" w:hAnsi="Helvetica Neue" w:cs="Times New Roman"/>
          <w:color w:val="333333"/>
          <w:sz w:val="45"/>
          <w:szCs w:val="45"/>
        </w:rPr>
      </w:pPr>
    </w:p>
    <w:p w14:paraId="61A0B253" w14:textId="471493E1"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28"/>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28"/>
      <w:r w:rsidR="007E0E3D">
        <w:rPr>
          <w:rStyle w:val="CommentReference"/>
        </w:rPr>
        <w:commentReference w:id="28"/>
      </w:r>
    </w:p>
    <w:p w14:paraId="4CD9A86D" w14:textId="205F30E9" w:rsidR="003B7A37" w:rsidRDefault="003B7A37" w:rsidP="003B7A37">
      <w:pPr>
        <w:spacing w:after="150"/>
        <w:rPr>
          <w:ins w:id="29" w:author="Laura Dee" w:date="2020-10-06T08:14:00Z"/>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30" w:author="Laura Dee" w:date="2020-10-06T07:51:00Z">
        <w:r w:rsidRPr="003B7A37" w:rsidDel="00D44338">
          <w:rPr>
            <w:rFonts w:ascii="Helvetica Neue" w:eastAsia="Times New Roman" w:hAnsi="Helvetica Neue" w:cs="Times New Roman"/>
            <w:color w:val="333333"/>
            <w:sz w:val="21"/>
            <w:szCs w:val="21"/>
          </w:rPr>
          <w:delText xml:space="preserve">the </w:delText>
        </w:r>
      </w:del>
      <w:ins w:id="31"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32" w:author="Laura Dee" w:date="2020-10-06T07:51:00Z">
        <w:r w:rsidR="00D44338">
          <w:rPr>
            <w:rFonts w:ascii="Helvetica Neue" w:eastAsia="Times New Roman" w:hAnsi="Helvetica Neue" w:cs="Times New Roman"/>
            <w:color w:val="333333"/>
            <w:sz w:val="21"/>
            <w:szCs w:val="21"/>
          </w:rPr>
          <w:t xml:space="preserve"> – </w:t>
        </w:r>
        <w:commentRangeStart w:id="33"/>
        <w:r w:rsidR="00D44338">
          <w:rPr>
            <w:rFonts w:ascii="Helvetica Neue" w:eastAsia="Times New Roman" w:hAnsi="Helvetica Neue" w:cs="Times New Roman"/>
            <w:color w:val="333333"/>
            <w:sz w:val="21"/>
            <w:szCs w:val="21"/>
          </w:rPr>
          <w:t>at larger scales</w:t>
        </w:r>
      </w:ins>
      <w:ins w:id="34" w:author="Laura Dee" w:date="2020-10-06T08:12:00Z">
        <w:r w:rsidR="00284DAE">
          <w:rPr>
            <w:rFonts w:ascii="Helvetica Neue" w:eastAsia="Times New Roman" w:hAnsi="Helvetica Neue" w:cs="Times New Roman"/>
            <w:color w:val="333333"/>
            <w:sz w:val="21"/>
            <w:szCs w:val="21"/>
          </w:rPr>
          <w:t xml:space="preserve"> in space and time</w:t>
        </w:r>
      </w:ins>
      <w:ins w:id="35" w:author="Laura Dee" w:date="2020-10-06T07:52:00Z">
        <w:r w:rsidR="00D44338">
          <w:rPr>
            <w:rFonts w:ascii="Helvetica Neue" w:eastAsia="Times New Roman" w:hAnsi="Helvetica Neue" w:cs="Times New Roman"/>
            <w:color w:val="333333"/>
            <w:sz w:val="21"/>
            <w:szCs w:val="21"/>
          </w:rPr>
          <w:t xml:space="preserve">, </w:t>
        </w:r>
      </w:ins>
      <w:commentRangeEnd w:id="33"/>
      <w:ins w:id="36" w:author="Laura Dee" w:date="2020-10-06T08:13:00Z">
        <w:r w:rsidR="00284DAE">
          <w:rPr>
            <w:rStyle w:val="CommentReference"/>
          </w:rPr>
          <w:commentReference w:id="33"/>
        </w:r>
      </w:ins>
      <w:ins w:id="37" w:author="Laura Dee" w:date="2020-10-06T07:52:00Z">
        <w:r w:rsidR="00D44338">
          <w:rPr>
            <w:rFonts w:ascii="Helvetica Neue" w:eastAsia="Times New Roman" w:hAnsi="Helvetica Neue" w:cs="Times New Roman"/>
            <w:color w:val="333333"/>
            <w:sz w:val="21"/>
            <w:szCs w:val="21"/>
          </w:rPr>
          <w:t xml:space="preserve">with unprecedent data </w:t>
        </w:r>
      </w:ins>
      <w:ins w:id="38" w:author="Laura Dee" w:date="2020-10-06T08:13:00Z">
        <w:r w:rsidR="00284DAE">
          <w:rPr>
            <w:rFonts w:ascii="Helvetica Neue" w:eastAsia="Times New Roman" w:hAnsi="Helvetica Neue" w:cs="Times New Roman"/>
            <w:color w:val="333333"/>
            <w:sz w:val="21"/>
            <w:szCs w:val="21"/>
          </w:rPr>
          <w:t>streams</w:t>
        </w:r>
      </w:ins>
      <w:r w:rsidRPr="003B7A37">
        <w:rPr>
          <w:rFonts w:ascii="Helvetica Neue" w:eastAsia="Times New Roman" w:hAnsi="Helvetica Neue" w:cs="Times New Roman"/>
          <w:color w:val="333333"/>
          <w:sz w:val="21"/>
          <w:szCs w:val="21"/>
        </w:rPr>
        <w:t xml:space="preserve">. Our ability to </w:t>
      </w:r>
      <w:ins w:id="39" w:author="Laura Dee" w:date="2020-10-06T08:13:00Z">
        <w:r w:rsidR="00284DAE">
          <w:rPr>
            <w:rFonts w:ascii="Helvetica Neue" w:eastAsia="Times New Roman" w:hAnsi="Helvetica Neue" w:cs="Times New Roman"/>
            <w:color w:val="333333"/>
            <w:sz w:val="21"/>
            <w:szCs w:val="21"/>
          </w:rPr>
          <w:t xml:space="preserve">test causal hypotheses and uncover </w:t>
        </w:r>
      </w:ins>
      <w:del w:id="40" w:author="Laura Dee" w:date="2020-10-06T08:13:00Z">
        <w:r w:rsidRPr="003B7A37" w:rsidDel="00284DAE">
          <w:rPr>
            <w:rFonts w:ascii="Helvetica Neue" w:eastAsia="Times New Roman" w:hAnsi="Helvetica Neue" w:cs="Times New Roman"/>
            <w:color w:val="333333"/>
            <w:sz w:val="21"/>
            <w:szCs w:val="21"/>
          </w:rPr>
          <w:delText xml:space="preserve">obtain meaningful results with clear </w:delText>
        </w:r>
      </w:del>
      <w:r w:rsidRPr="003B7A37">
        <w:rPr>
          <w:rFonts w:ascii="Helvetica Neue" w:eastAsia="Times New Roman" w:hAnsi="Helvetica Neue" w:cs="Times New Roman"/>
          <w:color w:val="333333"/>
          <w:sz w:val="21"/>
          <w:szCs w:val="21"/>
        </w:rPr>
        <w:t>causal connections</w:t>
      </w:r>
      <w:ins w:id="41" w:author="Laura Dee" w:date="2020-10-06T08:13:00Z">
        <w:r w:rsidR="00284DAE">
          <w:rPr>
            <w:rFonts w:ascii="Helvetica Neue" w:eastAsia="Times New Roman" w:hAnsi="Helvetica Neue" w:cs="Times New Roman"/>
            <w:color w:val="333333"/>
            <w:sz w:val="21"/>
            <w:szCs w:val="21"/>
          </w:rPr>
          <w:t xml:space="preserve"> </w:t>
        </w:r>
        <w:proofErr w:type="gramStart"/>
        <w:r w:rsidR="00284DAE">
          <w:rPr>
            <w:rFonts w:ascii="Helvetica Neue" w:eastAsia="Times New Roman" w:hAnsi="Helvetica Neue" w:cs="Times New Roman"/>
            <w:color w:val="333333"/>
            <w:sz w:val="21"/>
            <w:szCs w:val="21"/>
          </w:rPr>
          <w:t>between ??</w:t>
        </w:r>
        <w:proofErr w:type="gramEnd"/>
        <w:r w:rsidR="00284DAE">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 xml:space="preserve"> is limited by two </w:t>
      </w:r>
      <w:commentRangeStart w:id="42"/>
      <w:r w:rsidRPr="003B7A37">
        <w:rPr>
          <w:rFonts w:ascii="Helvetica Neue" w:eastAsia="Times New Roman" w:hAnsi="Helvetica Neue" w:cs="Times New Roman"/>
          <w:color w:val="333333"/>
          <w:sz w:val="21"/>
          <w:szCs w:val="21"/>
        </w:rPr>
        <w:t>things</w:t>
      </w:r>
      <w:commentRangeEnd w:id="42"/>
      <w:r w:rsidR="007E0E3D">
        <w:rPr>
          <w:rStyle w:val="CommentReference"/>
        </w:rPr>
        <w:commentReference w:id="42"/>
      </w:r>
      <w:r w:rsidRPr="003B7A37">
        <w:rPr>
          <w:rFonts w:ascii="Helvetica Neue" w:eastAsia="Times New Roman" w:hAnsi="Helvetica Neue" w:cs="Times New Roman"/>
          <w:color w:val="333333"/>
          <w:sz w:val="21"/>
          <w:szCs w:val="21"/>
        </w:rPr>
        <w:t>. First, our ability to imagine how the different elements of our ecological systems of interest are linked together</w:t>
      </w:r>
      <w:ins w:id="43" w:author="Laura Dee" w:date="2020-10-06T08:05:00Z">
        <w:r w:rsidR="00284DAE">
          <w:rPr>
            <w:rFonts w:ascii="Helvetica Neue" w:eastAsia="Times New Roman" w:hAnsi="Helvetica Neue" w:cs="Times New Roman"/>
            <w:color w:val="333333"/>
            <w:sz w:val="21"/>
            <w:szCs w:val="21"/>
          </w:rPr>
          <w:t xml:space="preserve"> (I.e., o</w:t>
        </w:r>
      </w:ins>
      <w:ins w:id="44" w:author="Laura Dee" w:date="2020-10-06T08:06:00Z">
        <w:r w:rsidR="00284DAE">
          <w:rPr>
            <w:rFonts w:ascii="Helvetica Neue" w:eastAsia="Times New Roman" w:hAnsi="Helvetica Neue" w:cs="Times New Roman"/>
            <w:color w:val="333333"/>
            <w:sz w:val="21"/>
            <w:szCs w:val="21"/>
          </w:rPr>
          <w:t>ur conceptual or theoretical model of how the system works)</w:t>
        </w:r>
      </w:ins>
      <w:r w:rsidRPr="003B7A37">
        <w:rPr>
          <w:rFonts w:ascii="Helvetica Neue" w:eastAsia="Times New Roman" w:hAnsi="Helvetica Neue" w:cs="Times New Roman"/>
          <w:color w:val="333333"/>
          <w:sz w:val="21"/>
          <w:szCs w:val="21"/>
        </w:rPr>
        <w:t xml:space="preserve">. Second, armed with this understanding, the use of proper </w:t>
      </w:r>
      <w:del w:id="45"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46" w:author="Laura Dee" w:date="2020-07-30T11:06:00Z">
        <w:r w:rsidR="007E0E3D">
          <w:rPr>
            <w:rFonts w:ascii="Helvetica Neue" w:eastAsia="Times New Roman" w:hAnsi="Helvetica Neue" w:cs="Times New Roman"/>
            <w:color w:val="333333"/>
            <w:sz w:val="21"/>
            <w:szCs w:val="21"/>
          </w:rPr>
          <w:t xml:space="preserve">analysis </w:t>
        </w:r>
        <w:commentRangeStart w:id="47"/>
        <w:r w:rsidR="007E0E3D">
          <w:rPr>
            <w:rFonts w:ascii="Helvetica Neue" w:eastAsia="Times New Roman" w:hAnsi="Helvetica Neue" w:cs="Times New Roman"/>
            <w:color w:val="333333"/>
            <w:sz w:val="21"/>
            <w:szCs w:val="21"/>
          </w:rPr>
          <w:t>designs</w:t>
        </w:r>
        <w:commentRangeEnd w:id="47"/>
        <w:r w:rsidR="007E0E3D">
          <w:rPr>
            <w:rStyle w:val="CommentReference"/>
          </w:rPr>
          <w:commentReference w:id="47"/>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hat can help us derive causal inference from observational data</w:t>
      </w:r>
      <w:ins w:id="48" w:author="Laura Dee" w:date="2020-10-06T08:06:00Z">
        <w:r w:rsidR="00284DAE">
          <w:rPr>
            <w:rFonts w:ascii="Helvetica Neue" w:eastAsia="Times New Roman" w:hAnsi="Helvetica Neue" w:cs="Times New Roman"/>
            <w:color w:val="333333"/>
            <w:sz w:val="21"/>
            <w:szCs w:val="21"/>
          </w:rPr>
          <w:t>. BUILD THIS UP</w:t>
        </w:r>
      </w:ins>
      <w:ins w:id="49" w:author="Laura Dee" w:date="2020-10-06T08:14:00Z">
        <w:r w:rsidR="000C4F5C">
          <w:rPr>
            <w:rFonts w:ascii="Helvetica Neue" w:eastAsia="Times New Roman" w:hAnsi="Helvetica Neue" w:cs="Times New Roman"/>
            <w:color w:val="333333"/>
            <w:sz w:val="21"/>
            <w:szCs w:val="21"/>
          </w:rPr>
          <w:t xml:space="preserve"> – the challenge -</w:t>
        </w:r>
      </w:ins>
      <w:ins w:id="50" w:author="Laura Dee" w:date="2020-10-06T08:06:00Z">
        <w:r w:rsidR="00284DAE">
          <w:rPr>
            <w:rFonts w:ascii="Helvetica Neue" w:eastAsia="Times New Roman" w:hAnsi="Helvetica Neue" w:cs="Times New Roman"/>
            <w:color w:val="333333"/>
            <w:sz w:val="21"/>
            <w:szCs w:val="21"/>
          </w:rPr>
          <w:t xml:space="preserve"> HERE SINCE I S</w:t>
        </w:r>
      </w:ins>
      <w:ins w:id="51" w:author="Laura Dee" w:date="2020-10-06T08:14:00Z">
        <w:r w:rsidR="000C4F5C">
          <w:rPr>
            <w:rFonts w:ascii="Helvetica Neue" w:eastAsia="Times New Roman" w:hAnsi="Helvetica Neue" w:cs="Times New Roman"/>
            <w:color w:val="333333"/>
            <w:sz w:val="21"/>
            <w:szCs w:val="21"/>
          </w:rPr>
          <w:t>U</w:t>
        </w:r>
      </w:ins>
      <w:ins w:id="52" w:author="Laura Dee" w:date="2020-10-06T08:06:00Z">
        <w:r w:rsidR="00284DAE">
          <w:rPr>
            <w:rFonts w:ascii="Helvetica Neue" w:eastAsia="Times New Roman" w:hAnsi="Helvetica Neue" w:cs="Times New Roman"/>
            <w:color w:val="333333"/>
            <w:sz w:val="21"/>
            <w:szCs w:val="21"/>
          </w:rPr>
          <w:t>GGEST CUTTING T</w:t>
        </w:r>
      </w:ins>
      <w:ins w:id="53" w:author="Laura Dee" w:date="2020-10-06T08:17:00Z">
        <w:r w:rsidR="00D00051">
          <w:rPr>
            <w:rFonts w:ascii="Helvetica Neue" w:eastAsia="Times New Roman" w:hAnsi="Helvetica Neue" w:cs="Times New Roman"/>
            <w:color w:val="333333"/>
            <w:sz w:val="21"/>
            <w:szCs w:val="21"/>
          </w:rPr>
          <w:t>H</w:t>
        </w:r>
      </w:ins>
      <w:ins w:id="54" w:author="Laura Dee" w:date="2020-10-06T08:06:00Z">
        <w:r w:rsidR="00284DAE">
          <w:rPr>
            <w:rFonts w:ascii="Helvetica Neue" w:eastAsia="Times New Roman" w:hAnsi="Helvetica Neue" w:cs="Times New Roman"/>
            <w:color w:val="333333"/>
            <w:sz w:val="21"/>
            <w:szCs w:val="21"/>
          </w:rPr>
          <w:t>E FIRST BIT:</w:t>
        </w:r>
      </w:ins>
      <w:r w:rsidRPr="003B7A37">
        <w:rPr>
          <w:rFonts w:ascii="Helvetica Neue" w:eastAsia="Times New Roman" w:hAnsi="Helvetica Neue" w:cs="Times New Roman"/>
          <w:color w:val="333333"/>
          <w:sz w:val="21"/>
          <w:szCs w:val="21"/>
        </w:rPr>
        <w:t xml:space="preserve"> in the absence of key factors. We are always going to miss something. Period. Rather than to throw up our hands and abandon observational </w:t>
      </w:r>
      <w:del w:id="55"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56"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 xml:space="preserve">for causal inference because of this fact, it is better to try and understand what </w:t>
      </w:r>
      <w:proofErr w:type="gramStart"/>
      <w:r w:rsidRPr="003B7A37">
        <w:rPr>
          <w:rFonts w:ascii="Helvetica Neue" w:eastAsia="Times New Roman" w:hAnsi="Helvetica Neue" w:cs="Times New Roman"/>
          <w:color w:val="333333"/>
          <w:sz w:val="21"/>
          <w:szCs w:val="21"/>
        </w:rPr>
        <w:t>are the solutions to the grand problem of </w:t>
      </w:r>
      <w:r w:rsidRPr="003B7A37">
        <w:rPr>
          <w:rFonts w:ascii="Helvetica Neue" w:eastAsia="Times New Roman" w:hAnsi="Helvetica Neue" w:cs="Times New Roman"/>
          <w:b/>
          <w:bCs/>
          <w:color w:val="333333"/>
          <w:sz w:val="21"/>
          <w:szCs w:val="21"/>
        </w:rPr>
        <w:t>omitted variable bias</w:t>
      </w:r>
      <w:proofErr w:type="gramEnd"/>
      <w:r w:rsidRPr="003B7A37">
        <w:rPr>
          <w:rFonts w:ascii="Helvetica Neue" w:eastAsia="Times New Roman" w:hAnsi="Helvetica Neue" w:cs="Times New Roman"/>
          <w:color w:val="333333"/>
          <w:sz w:val="21"/>
          <w:szCs w:val="21"/>
        </w:rPr>
        <w:t>.</w:t>
      </w:r>
    </w:p>
    <w:p w14:paraId="2CF3833B" w14:textId="6E4C109F" w:rsidR="00D00051" w:rsidRDefault="00D00051" w:rsidP="003B7A37">
      <w:pPr>
        <w:spacing w:after="150"/>
        <w:rPr>
          <w:ins w:id="57" w:author="Laura Dee" w:date="2020-10-06T08:14:00Z"/>
          <w:rFonts w:ascii="Helvetica Neue" w:eastAsia="Times New Roman" w:hAnsi="Helvetica Neue" w:cs="Times New Roman"/>
          <w:color w:val="333333"/>
          <w:sz w:val="21"/>
          <w:szCs w:val="21"/>
        </w:rPr>
      </w:pPr>
    </w:p>
    <w:p w14:paraId="512BC931" w14:textId="465FF917" w:rsidR="000C4F5C" w:rsidRDefault="000C4F5C" w:rsidP="000C4F5C">
      <w:pPr>
        <w:spacing w:after="150"/>
        <w:rPr>
          <w:ins w:id="58" w:author="Laura Dee" w:date="2020-10-06T08:14:00Z"/>
          <w:rFonts w:ascii="Helvetica Neue" w:eastAsia="Times New Roman" w:hAnsi="Helvetica Neue" w:cs="Times New Roman"/>
          <w:color w:val="333333"/>
          <w:sz w:val="21"/>
          <w:szCs w:val="21"/>
        </w:rPr>
      </w:pPr>
      <w:ins w:id="59" w:author="Laura Dee" w:date="2020-10-06T08:14:00Z">
        <w:r>
          <w:rPr>
            <w:rFonts w:ascii="Helvetica Neue" w:eastAsia="Times New Roman" w:hAnsi="Helvetica Neue" w:cs="Times New Roman"/>
            <w:color w:val="333333"/>
            <w:sz w:val="21"/>
            <w:szCs w:val="21"/>
          </w:rPr>
          <w:tab/>
        </w:r>
        <w:commentRangeStart w:id="60"/>
        <w:r w:rsidRPr="003B7A37">
          <w:rPr>
            <w:rFonts w:ascii="Helvetica Neue" w:eastAsia="Times New Roman" w:hAnsi="Helvetica Neue" w:cs="Times New Roman"/>
            <w:color w:val="333333"/>
            <w:sz w:val="21"/>
            <w:szCs w:val="21"/>
          </w:rPr>
          <w:t>Omitted</w:t>
        </w:r>
      </w:ins>
      <w:commentRangeEnd w:id="60"/>
      <w:ins w:id="61" w:author="Laura Dee" w:date="2020-10-06T08:18:00Z">
        <w:r w:rsidR="00D00051">
          <w:rPr>
            <w:rStyle w:val="CommentReference"/>
          </w:rPr>
          <w:commentReference w:id="60"/>
        </w:r>
      </w:ins>
      <w:ins w:id="62" w:author="Laura Dee" w:date="2020-10-06T08:14:00Z">
        <w:r w:rsidRPr="003B7A37">
          <w:rPr>
            <w:rFonts w:ascii="Helvetica Neue" w:eastAsia="Times New Roman" w:hAnsi="Helvetica Neue" w:cs="Times New Roman"/>
            <w:color w:val="333333"/>
            <w:sz w:val="21"/>
            <w:szCs w:val="21"/>
          </w:rPr>
          <w:t xml:space="preserve"> variable bias occurs when a predictor of interest is correlated with </w:t>
        </w:r>
      </w:ins>
      <w:ins w:id="63" w:author="Laura Dee" w:date="2020-10-06T08:15:00Z">
        <w:r>
          <w:rPr>
            <w:rFonts w:ascii="Helvetica Neue" w:eastAsia="Times New Roman" w:hAnsi="Helvetica Neue" w:cs="Times New Roman"/>
            <w:color w:val="333333"/>
            <w:sz w:val="21"/>
            <w:szCs w:val="21"/>
          </w:rPr>
          <w:t>other confounding</w:t>
        </w:r>
      </w:ins>
      <w:ins w:id="64" w:author="Laura Dee" w:date="2020-10-06T08:14:00Z">
        <w:r w:rsidRPr="003B7A37">
          <w:rPr>
            <w:rFonts w:ascii="Helvetica Neue" w:eastAsia="Times New Roman" w:hAnsi="Helvetica Neue" w:cs="Times New Roman"/>
            <w:color w:val="333333"/>
            <w:sz w:val="21"/>
            <w:szCs w:val="21"/>
          </w:rPr>
          <w:t xml:space="preserve"> variable</w:t>
        </w:r>
      </w:ins>
      <w:ins w:id="65" w:author="Laura Dee" w:date="2020-10-06T08:15:00Z">
        <w:r>
          <w:rPr>
            <w:rFonts w:ascii="Helvetica Neue" w:eastAsia="Times New Roman" w:hAnsi="Helvetica Neue" w:cs="Times New Roman"/>
            <w:color w:val="333333"/>
            <w:sz w:val="21"/>
            <w:szCs w:val="21"/>
          </w:rPr>
          <w:t>s</w:t>
        </w:r>
      </w:ins>
      <w:ins w:id="66" w:author="Laura Dee" w:date="2020-10-06T08:14:00Z">
        <w:r w:rsidRPr="003B7A37">
          <w:rPr>
            <w:rFonts w:ascii="Helvetica Neue" w:eastAsia="Times New Roman" w:hAnsi="Helvetica Neue" w:cs="Times New Roman"/>
            <w:color w:val="333333"/>
            <w:sz w:val="21"/>
            <w:szCs w:val="21"/>
          </w:rPr>
          <w:t xml:space="preserve"> that you have not measured and </w:t>
        </w:r>
      </w:ins>
      <w:ins w:id="67" w:author="Laura Dee" w:date="2020-10-06T08:15:00Z">
        <w:r>
          <w:rPr>
            <w:rFonts w:ascii="Helvetica Neue" w:eastAsia="Times New Roman" w:hAnsi="Helvetica Neue" w:cs="Times New Roman"/>
            <w:color w:val="333333"/>
            <w:sz w:val="21"/>
            <w:szCs w:val="21"/>
          </w:rPr>
          <w:t xml:space="preserve">thus </w:t>
        </w:r>
      </w:ins>
      <w:ins w:id="68" w:author="Laura Dee" w:date="2020-10-06T08:14:00Z">
        <w:r w:rsidRPr="003B7A37">
          <w:rPr>
            <w:rFonts w:ascii="Helvetica Neue" w:eastAsia="Times New Roman" w:hAnsi="Helvetica Neue" w:cs="Times New Roman"/>
            <w:color w:val="333333"/>
            <w:sz w:val="21"/>
            <w:szCs w:val="21"/>
          </w:rPr>
          <w:t xml:space="preserve">is not in </w:t>
        </w:r>
        <w:commentRangeStart w:id="69"/>
        <w:r w:rsidRPr="003B7A37">
          <w:rPr>
            <w:rFonts w:ascii="Helvetica Neue" w:eastAsia="Times New Roman" w:hAnsi="Helvetica Neue" w:cs="Times New Roman"/>
            <w:color w:val="333333"/>
            <w:sz w:val="21"/>
            <w:szCs w:val="21"/>
          </w:rPr>
          <w:t>your model of a system</w:t>
        </w:r>
      </w:ins>
      <w:commentRangeEnd w:id="69"/>
      <w:ins w:id="70" w:author="Laura Dee" w:date="2020-10-06T08:15:00Z">
        <w:r>
          <w:rPr>
            <w:rStyle w:val="CommentReference"/>
          </w:rPr>
          <w:commentReference w:id="69"/>
        </w:r>
      </w:ins>
      <w:ins w:id="71" w:author="Laura Dee" w:date="2020-10-06T08:14:00Z">
        <w:r w:rsidRPr="003B7A37">
          <w:rPr>
            <w:rFonts w:ascii="Helvetica Neue" w:eastAsia="Times New Roman" w:hAnsi="Helvetica Neue" w:cs="Times New Roman"/>
            <w:color w:val="333333"/>
            <w:sz w:val="21"/>
            <w:szCs w:val="21"/>
          </w:rPr>
          <w:t xml:space="preserve">. </w:t>
        </w:r>
      </w:ins>
    </w:p>
    <w:p w14:paraId="64E42FBC" w14:textId="092BE945" w:rsidR="000C4F5C" w:rsidRPr="00D00051" w:rsidDel="00D00051" w:rsidRDefault="000C4F5C" w:rsidP="00D00051">
      <w:pPr>
        <w:pStyle w:val="ListParagraph"/>
        <w:numPr>
          <w:ilvl w:val="0"/>
          <w:numId w:val="2"/>
        </w:numPr>
        <w:spacing w:after="150"/>
        <w:rPr>
          <w:del w:id="72" w:author="Laura Dee" w:date="2020-10-06T08:15:00Z"/>
          <w:rFonts w:ascii="Helvetica Neue" w:eastAsia="Times New Roman" w:hAnsi="Helvetica Neue" w:cs="Times New Roman"/>
          <w:color w:val="333333"/>
          <w:sz w:val="21"/>
          <w:szCs w:val="21"/>
          <w:rPrChange w:id="73" w:author="Laura Dee" w:date="2020-10-06T08:15:00Z">
            <w:rPr>
              <w:del w:id="74" w:author="Laura Dee" w:date="2020-10-06T08:15:00Z"/>
            </w:rPr>
          </w:rPrChange>
        </w:rPr>
        <w:pPrChange w:id="75" w:author="Laura Dee" w:date="2020-10-06T08:15:00Z">
          <w:pPr>
            <w:spacing w:after="150"/>
          </w:pPr>
        </w:pPrChange>
      </w:pPr>
    </w:p>
    <w:p w14:paraId="7DC74234" w14:textId="48A32284" w:rsidR="00935A3B" w:rsidRDefault="00D00051" w:rsidP="00D00051">
      <w:pPr>
        <w:pStyle w:val="ListParagraph"/>
        <w:numPr>
          <w:ilvl w:val="0"/>
          <w:numId w:val="2"/>
        </w:numPr>
        <w:rPr>
          <w:ins w:id="76" w:author="Laura Dee" w:date="2020-10-06T08:15:00Z"/>
        </w:rPr>
        <w:pPrChange w:id="77" w:author="Laura Dee" w:date="2020-10-06T08:15:00Z">
          <w:pPr>
            <w:spacing w:after="150"/>
          </w:pPr>
        </w:pPrChange>
      </w:pPr>
      <w:ins w:id="78" w:author="Laura Dee" w:date="2020-10-06T08:15:00Z">
        <w:r>
          <w:t>Bias – differentiated from other issues like noise, sampling variability, and it arises from confounding variables. Misattributing the effect of Z to X on Y</w:t>
        </w:r>
      </w:ins>
    </w:p>
    <w:p w14:paraId="1C5F2570" w14:textId="77777777" w:rsidR="00D00051" w:rsidRDefault="00D00051" w:rsidP="003B7A37">
      <w:pPr>
        <w:spacing w:after="150"/>
        <w:rPr>
          <w:ins w:id="79" w:author="Laura Dee" w:date="2020-10-06T08:14:00Z"/>
          <w:rFonts w:ascii="Helvetica Neue" w:eastAsia="Times New Roman" w:hAnsi="Helvetica Neue" w:cs="Times New Roman"/>
          <w:color w:val="333333"/>
          <w:sz w:val="21"/>
          <w:szCs w:val="21"/>
        </w:rPr>
      </w:pPr>
    </w:p>
    <w:p w14:paraId="17AB55AC" w14:textId="0C28A7F4" w:rsidR="00935A3B" w:rsidRPr="00D00051" w:rsidRDefault="00284DAE" w:rsidP="00D00051">
      <w:pPr>
        <w:pStyle w:val="ListParagraph"/>
        <w:numPr>
          <w:ilvl w:val="0"/>
          <w:numId w:val="2"/>
        </w:numPr>
        <w:spacing w:after="150"/>
        <w:rPr>
          <w:ins w:id="80" w:author="Laura Dee" w:date="2020-07-30T11:18:00Z"/>
          <w:rFonts w:ascii="Helvetica Neue" w:eastAsia="Times New Roman" w:hAnsi="Helvetica Neue" w:cs="Times New Roman"/>
          <w:color w:val="333333"/>
          <w:sz w:val="21"/>
          <w:szCs w:val="21"/>
          <w:rPrChange w:id="81" w:author="Laura Dee" w:date="2020-10-06T08:17:00Z">
            <w:rPr>
              <w:ins w:id="82" w:author="Laura Dee" w:date="2020-07-30T11:18:00Z"/>
            </w:rPr>
          </w:rPrChange>
        </w:rPr>
        <w:pPrChange w:id="83" w:author="Laura Dee" w:date="2020-10-06T08:17:00Z">
          <w:pPr>
            <w:spacing w:after="150"/>
          </w:pPr>
        </w:pPrChange>
      </w:pPr>
      <w:ins w:id="84" w:author="Laura Dee" w:date="2020-10-06T08:07:00Z">
        <w:r w:rsidRPr="00D00051">
          <w:rPr>
            <w:rFonts w:ascii="Helvetica Neue" w:eastAsia="Times New Roman" w:hAnsi="Helvetica Neue" w:cs="Times New Roman"/>
            <w:color w:val="333333"/>
            <w:sz w:val="21"/>
            <w:szCs w:val="21"/>
            <w:rPrChange w:id="85" w:author="Laura Dee" w:date="2020-10-06T08:17:00Z">
              <w:rPr/>
            </w:rPrChange>
          </w:rPr>
          <w:t>Randomized</w:t>
        </w:r>
      </w:ins>
      <w:ins w:id="86" w:author="Laura Dee" w:date="2020-10-06T08:06:00Z">
        <w:r w:rsidRPr="00D00051">
          <w:rPr>
            <w:rFonts w:ascii="Helvetica Neue" w:eastAsia="Times New Roman" w:hAnsi="Helvetica Neue" w:cs="Times New Roman"/>
            <w:color w:val="333333"/>
            <w:sz w:val="21"/>
            <w:szCs w:val="21"/>
            <w:rPrChange w:id="87" w:author="Laura Dee" w:date="2020-10-06T08:17:00Z">
              <w:rPr/>
            </w:rPrChange>
          </w:rPr>
          <w:t xml:space="preserve"> </w:t>
        </w:r>
      </w:ins>
      <w:ins w:id="88" w:author="Laura Dee" w:date="2020-07-30T11:18:00Z">
        <w:r w:rsidR="00935A3B" w:rsidRPr="00D00051">
          <w:rPr>
            <w:rFonts w:ascii="Helvetica Neue" w:eastAsia="Times New Roman" w:hAnsi="Helvetica Neue" w:cs="Times New Roman"/>
            <w:color w:val="333333"/>
            <w:sz w:val="21"/>
            <w:szCs w:val="21"/>
            <w:rPrChange w:id="89" w:author="Laura Dee" w:date="2020-10-06T08:17:00Z">
              <w:rPr/>
            </w:rPrChange>
          </w:rPr>
          <w:t xml:space="preserve">Experiments </w:t>
        </w:r>
      </w:ins>
      <w:ins w:id="90" w:author="Laura Dee" w:date="2020-10-06T08:18:00Z">
        <w:r w:rsidR="00D00051">
          <w:rPr>
            <w:rFonts w:ascii="Helvetica Neue" w:eastAsia="Times New Roman" w:hAnsi="Helvetica Neue" w:cs="Times New Roman"/>
            <w:color w:val="333333"/>
            <w:sz w:val="21"/>
            <w:szCs w:val="21"/>
          </w:rPr>
          <w:t>– when perfectly randomized – removes this i</w:t>
        </w:r>
      </w:ins>
      <w:ins w:id="91" w:author="Laura Dee" w:date="2020-10-06T08:19:00Z">
        <w:r w:rsidR="00D00051">
          <w:rPr>
            <w:rFonts w:ascii="Helvetica Neue" w:eastAsia="Times New Roman" w:hAnsi="Helvetica Neue" w:cs="Times New Roman"/>
            <w:color w:val="333333"/>
            <w:sz w:val="21"/>
            <w:szCs w:val="21"/>
          </w:rPr>
          <w:t xml:space="preserve">ssue of OVB </w:t>
        </w:r>
      </w:ins>
      <w:ins w:id="92" w:author="Laura Dee" w:date="2020-07-30T11:18:00Z">
        <w:r w:rsidR="00935A3B" w:rsidRPr="00D00051">
          <w:rPr>
            <w:rFonts w:ascii="Helvetica Neue" w:eastAsia="Times New Roman" w:hAnsi="Helvetica Neue" w:cs="Times New Roman"/>
            <w:color w:val="333333"/>
            <w:sz w:val="21"/>
            <w:szCs w:val="21"/>
            <w:rPrChange w:id="93" w:author="Laura Dee" w:date="2020-10-06T08:17:00Z">
              <w:rPr/>
            </w:rPrChange>
          </w:rPr>
          <w:t xml:space="preserve">vs Observational </w:t>
        </w:r>
      </w:ins>
      <w:ins w:id="94" w:author="Laura Dee" w:date="2020-10-06T08:06:00Z">
        <w:r w:rsidRPr="00D00051">
          <w:rPr>
            <w:rFonts w:ascii="Helvetica Neue" w:eastAsia="Times New Roman" w:hAnsi="Helvetica Neue" w:cs="Times New Roman"/>
            <w:color w:val="333333"/>
            <w:sz w:val="21"/>
            <w:szCs w:val="21"/>
            <w:rPrChange w:id="95" w:author="Laura Dee" w:date="2020-10-06T08:17:00Z">
              <w:rPr/>
            </w:rPrChange>
          </w:rPr>
          <w:t xml:space="preserve">Designs </w:t>
        </w:r>
      </w:ins>
    </w:p>
    <w:p w14:paraId="1EFAA02E" w14:textId="3DC96CFB" w:rsidR="00F6512E" w:rsidDel="0070278C" w:rsidRDefault="00F6512E" w:rsidP="00F6512E">
      <w:pPr>
        <w:rPr>
          <w:moveFrom w:id="96" w:author="Laura Dee" w:date="2020-10-06T08:20:00Z"/>
          <w:b/>
          <w:bCs/>
        </w:rPr>
      </w:pPr>
      <w:moveFromRangeStart w:id="97" w:author="Laura Dee" w:date="2020-10-06T08:20:00Z" w:name="move52864834"/>
      <w:moveFrom w:id="98" w:author="Laura Dee" w:date="2020-10-06T08:20:00Z">
        <w:r w:rsidDel="0070278C">
          <w:rPr>
            <w:b/>
            <w:bCs/>
          </w:rPr>
          <w:lastRenderedPageBreak/>
          <w:t>Table or Box on Biases with DAGs:</w:t>
        </w:r>
      </w:moveFrom>
    </w:p>
    <w:p w14:paraId="0FDFB4D1" w14:textId="43D53709" w:rsidR="00F6512E" w:rsidRPr="003A1576" w:rsidDel="0070278C" w:rsidRDefault="00F6512E" w:rsidP="00F6512E">
      <w:pPr>
        <w:pStyle w:val="ListParagraph"/>
        <w:numPr>
          <w:ilvl w:val="0"/>
          <w:numId w:val="1"/>
        </w:numPr>
        <w:rPr>
          <w:moveFrom w:id="99" w:author="Laura Dee" w:date="2020-10-06T08:20:00Z"/>
        </w:rPr>
      </w:pPr>
      <w:moveFrom w:id="100" w:author="Laura Dee" w:date="2020-10-06T08:20:00Z">
        <w:r w:rsidRPr="003A1576" w:rsidDel="0070278C">
          <w:t>Omitted variables bias</w:t>
        </w:r>
      </w:moveFrom>
    </w:p>
    <w:p w14:paraId="142880EF" w14:textId="4041B4AC" w:rsidR="00F6512E" w:rsidRPr="003A1576" w:rsidDel="0070278C" w:rsidRDefault="00F6512E" w:rsidP="00F6512E">
      <w:pPr>
        <w:pStyle w:val="ListParagraph"/>
        <w:numPr>
          <w:ilvl w:val="0"/>
          <w:numId w:val="1"/>
        </w:numPr>
        <w:rPr>
          <w:moveFrom w:id="101" w:author="Laura Dee" w:date="2020-10-06T08:20:00Z"/>
        </w:rPr>
      </w:pPr>
      <w:moveFrom w:id="102" w:author="Laura Dee" w:date="2020-10-06T08:20:00Z">
        <w:r w:rsidRPr="003A1576" w:rsidDel="0070278C">
          <w:t>Collider Bias</w:t>
        </w:r>
      </w:moveFrom>
    </w:p>
    <w:p w14:paraId="70E6FD7B" w14:textId="73958A41" w:rsidR="00F6512E" w:rsidRPr="003A1576" w:rsidDel="0070278C" w:rsidRDefault="00F6512E" w:rsidP="00F6512E">
      <w:pPr>
        <w:pStyle w:val="ListParagraph"/>
        <w:numPr>
          <w:ilvl w:val="0"/>
          <w:numId w:val="1"/>
        </w:numPr>
        <w:rPr>
          <w:del w:id="103" w:author="Laura Dee" w:date="2020-10-06T08:20:00Z"/>
          <w:moveFrom w:id="104" w:author="Laura Dee" w:date="2020-10-06T08:20:00Z"/>
        </w:rPr>
      </w:pPr>
      <w:moveFrom w:id="105" w:author="Laura Dee" w:date="2020-10-06T08:20:00Z">
        <w:r w:rsidRPr="003A1576" w:rsidDel="0070278C">
          <w:t xml:space="preserve">Bad controls </w:t>
        </w:r>
      </w:moveFrom>
    </w:p>
    <w:moveFromRangeEnd w:id="97"/>
    <w:p w14:paraId="65B1497D" w14:textId="10B81DA6" w:rsidR="00F6512E" w:rsidRPr="003B7A37" w:rsidRDefault="00F6512E" w:rsidP="0070278C">
      <w:pPr>
        <w:pStyle w:val="NormalWeb"/>
        <w:spacing w:before="0" w:beforeAutospacing="0" w:after="150" w:afterAutospacing="0"/>
        <w:rPr>
          <w:rFonts w:ascii="Helvetica Neue" w:hAnsi="Helvetica Neue"/>
          <w:color w:val="333333"/>
          <w:sz w:val="21"/>
          <w:szCs w:val="21"/>
        </w:rPr>
        <w:pPrChange w:id="106" w:author="Laura Dee" w:date="2020-10-06T08:20:00Z">
          <w:pPr>
            <w:spacing w:after="150"/>
          </w:pPr>
        </w:pPrChange>
      </w:pPr>
      <w:ins w:id="107" w:author="Laura Dee" w:date="2020-07-30T11:26:00Z">
        <w:r>
          <w:rPr>
            <w:rFonts w:ascii="Helvetica Neue" w:hAnsi="Helvetica Neue"/>
            <w:color w:val="333333"/>
            <w:sz w:val="21"/>
            <w:szCs w:val="21"/>
          </w:rPr>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74394E8C" w14:textId="053984E3" w:rsidR="00F6512E" w:rsidDel="0070278C" w:rsidRDefault="00F6512E" w:rsidP="0070278C">
      <w:pPr>
        <w:pStyle w:val="NormalWeb"/>
        <w:spacing w:before="0" w:beforeAutospacing="0" w:after="150" w:afterAutospacing="0"/>
        <w:ind w:firstLine="720"/>
        <w:rPr>
          <w:del w:id="108" w:author="Laura Dee" w:date="2020-10-06T08:20:00Z"/>
          <w:rFonts w:ascii="Helvetica Neue" w:hAnsi="Helvetica Neue"/>
          <w:color w:val="333333"/>
          <w:sz w:val="21"/>
          <w:szCs w:val="21"/>
        </w:rPr>
        <w:pPrChange w:id="109" w:author="Laura Dee" w:date="2020-10-06T08:20:00Z">
          <w:pPr>
            <w:pStyle w:val="NormalWeb"/>
            <w:spacing w:before="0" w:beforeAutospacing="0" w:after="150" w:afterAutospacing="0"/>
          </w:pPr>
        </w:pPrChange>
      </w:pPr>
      <w:r>
        <w:rPr>
          <w:rFonts w:ascii="Helvetica Neue" w:hAnsi="Helvetica Neue"/>
          <w:color w:val="333333"/>
          <w:sz w:val="21"/>
          <w:szCs w:val="21"/>
        </w:rPr>
        <w:t xml:space="preserve">Here we </w:t>
      </w:r>
      <w:ins w:id="110"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111" w:author="Laura Dee" w:date="2020-07-30T11:27:00Z">
        <w:r>
          <w:rPr>
            <w:rFonts w:ascii="Helvetica Neue" w:hAnsi="Helvetica Neue"/>
            <w:color w:val="333333"/>
            <w:sz w:val="21"/>
            <w:szCs w:val="21"/>
          </w:rPr>
          <w:t xml:space="preserve">We first present the typical approach in ecology to deal with confounding variables, and thus omitted variables bias. </w:t>
        </w:r>
      </w:ins>
      <w:r>
        <w:rPr>
          <w:rFonts w:ascii="Helvetica Neue" w:hAnsi="Helvetica Neue"/>
          <w:color w:val="333333"/>
          <w:sz w:val="21"/>
          <w:szCs w:val="21"/>
        </w:rPr>
        <w:t>We</w:t>
      </w:r>
      <w:ins w:id="112"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113"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 xml:space="preserve">We then review several robust techniques to model data with omitted </w:t>
      </w:r>
      <w:proofErr w:type="gramStart"/>
      <w:r>
        <w:rPr>
          <w:rFonts w:ascii="Helvetica Neue" w:hAnsi="Helvetica Neue"/>
          <w:color w:val="333333"/>
          <w:sz w:val="21"/>
          <w:szCs w:val="21"/>
        </w:rPr>
        <w:t>variables, and</w:t>
      </w:r>
      <w:proofErr w:type="gramEnd"/>
      <w:r>
        <w:rPr>
          <w:rFonts w:ascii="Helvetica Neue" w:hAnsi="Helvetica Neue"/>
          <w:color w:val="333333"/>
          <w:sz w:val="21"/>
          <w:szCs w:val="21"/>
        </w:rPr>
        <w:t xml:space="preserve">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rsidP="0070278C">
      <w:pPr>
        <w:pStyle w:val="NormalWeb"/>
        <w:spacing w:before="0" w:beforeAutospacing="0" w:after="150" w:afterAutospacing="0"/>
        <w:ind w:firstLine="720"/>
        <w:rPr>
          <w:ins w:id="114" w:author="Laura Dee" w:date="2020-07-30T11:10:00Z"/>
        </w:rPr>
        <w:pPrChange w:id="115" w:author="Laura Dee" w:date="2020-10-06T08:20:00Z">
          <w:pPr/>
        </w:pPrChange>
      </w:pPr>
    </w:p>
    <w:p w14:paraId="02C29E70" w14:textId="77777777" w:rsidR="00DF15C6" w:rsidRDefault="00DF15C6">
      <w:pPr>
        <w:rPr>
          <w:ins w:id="116" w:author="Laura Dee" w:date="2020-07-30T11:10:00Z"/>
        </w:rPr>
      </w:pPr>
    </w:p>
    <w:p w14:paraId="48274124" w14:textId="3904A88B" w:rsidR="00DF15C6" w:rsidRPr="00312E76" w:rsidRDefault="00DF15C6">
      <w:pPr>
        <w:rPr>
          <w:ins w:id="117" w:author="Laura Dee" w:date="2020-07-30T11:09:00Z"/>
          <w:b/>
          <w:bCs/>
        </w:rPr>
      </w:pPr>
      <w:ins w:id="118" w:author="Laura Dee" w:date="2020-07-30T11:09:00Z">
        <w:r w:rsidRPr="00312E76">
          <w:rPr>
            <w:b/>
            <w:bCs/>
          </w:rPr>
          <w:t>Example – new section heading</w:t>
        </w:r>
      </w:ins>
    </w:p>
    <w:p w14:paraId="54D1B029" w14:textId="77777777" w:rsidR="00DF15C6" w:rsidRDefault="00DF15C6">
      <w:pPr>
        <w:rPr>
          <w:ins w:id="119" w:author="Laura Dee" w:date="2020-07-30T11:09:00Z"/>
        </w:rPr>
      </w:pPr>
    </w:p>
    <w:p w14:paraId="6FBAFD0E" w14:textId="23B7B723" w:rsidR="00DF15C6" w:rsidRDefault="00DF15C6" w:rsidP="0070278C">
      <w:pPr>
        <w:spacing w:after="150"/>
        <w:ind w:firstLine="720"/>
        <w:rPr>
          <w:ins w:id="120" w:author="Laura Dee" w:date="2020-07-30T11:10:00Z"/>
          <w:rFonts w:ascii="Helvetica Neue" w:eastAsia="Times New Roman" w:hAnsi="Helvetica Neue" w:cs="Times New Roman"/>
          <w:color w:val="333333"/>
          <w:sz w:val="21"/>
          <w:szCs w:val="21"/>
        </w:rPr>
        <w:pPrChange w:id="121" w:author="Laura Dee" w:date="2020-10-06T08:20:00Z">
          <w:pPr>
            <w:spacing w:after="150"/>
          </w:pPr>
        </w:pPrChange>
      </w:pPr>
      <w:ins w:id="122"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123"/>
      <w:commentRangeEnd w:id="123"/>
      <w:r>
        <w:rPr>
          <w:rStyle w:val="CommentReference"/>
        </w:rPr>
        <w:commentReference w:id="123"/>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124" w:author="Laura Dee" w:date="2020-07-30T11:10:00Z">
        <w:r>
          <w:rPr>
            <w:rFonts w:ascii="Helvetica Neue" w:eastAsia="Times New Roman" w:hAnsi="Helvetica Neue" w:cs="Times New Roman"/>
            <w:color w:val="333333"/>
            <w:sz w:val="21"/>
            <w:szCs w:val="21"/>
          </w:rPr>
          <w:t xml:space="preserve">In this system, we aim to study the causal relationship between xxxxxx and yyyyyy. </w:t>
        </w:r>
      </w:ins>
    </w:p>
    <w:p w14:paraId="56F244B1" w14:textId="2CC95DBA" w:rsidR="005C1301" w:rsidRDefault="005C1301" w:rsidP="0070278C">
      <w:pPr>
        <w:spacing w:after="150"/>
        <w:rPr>
          <w:ins w:id="125" w:author="Laura Dee" w:date="2020-10-06T08:27:00Z"/>
          <w:rFonts w:ascii="Helvetica Neue" w:eastAsia="Times New Roman" w:hAnsi="Helvetica Neue" w:cs="Times New Roman"/>
          <w:color w:val="333333"/>
          <w:sz w:val="21"/>
          <w:szCs w:val="21"/>
        </w:rPr>
      </w:pPr>
      <w:ins w:id="126" w:author="Laura Dee" w:date="2020-10-06T08:27:00Z">
        <w:r>
          <w:rPr>
            <w:rFonts w:ascii="Helvetica Neue" w:eastAsia="Times New Roman" w:hAnsi="Helvetica Neue" w:cs="Times New Roman"/>
            <w:color w:val="333333"/>
            <w:sz w:val="21"/>
            <w:szCs w:val="21"/>
          </w:rPr>
          <w:t>Introduce measured versus confounding variables in this example</w:t>
        </w:r>
        <w:r>
          <w:rPr>
            <w:rFonts w:ascii="Helvetica Neue" w:eastAsia="Times New Roman" w:hAnsi="Helvetica Neue" w:cs="Times New Roman"/>
            <w:color w:val="333333"/>
            <w:sz w:val="21"/>
            <w:szCs w:val="21"/>
          </w:rPr>
          <w:t>:</w:t>
        </w:r>
      </w:ins>
    </w:p>
    <w:p w14:paraId="352ECF59" w14:textId="441D6DA7" w:rsidR="00DF15C6" w:rsidRDefault="005C1301" w:rsidP="005C1301">
      <w:pPr>
        <w:spacing w:after="150"/>
        <w:rPr>
          <w:ins w:id="127" w:author="Laura Dee" w:date="2020-07-30T11:10:00Z"/>
        </w:rPr>
      </w:pPr>
      <w:r w:rsidRPr="003B7A37">
        <w:rPr>
          <w:rFonts w:ascii="Helvetica Neue" w:eastAsia="Times New Roman" w:hAnsi="Helvetica Neue" w:cs="Times New Roman"/>
          <w:color w:val="333333"/>
          <w:sz w:val="21"/>
          <w:szCs w:val="21"/>
        </w:rPr>
        <w:t xml:space="preserve">Temperature </w:t>
      </w:r>
      <w:r w:rsidR="00DF15C6" w:rsidRPr="003B7A37">
        <w:rPr>
          <w:rFonts w:ascii="Helvetica Neue" w:eastAsia="Times New Roman" w:hAnsi="Helvetica Neue" w:cs="Times New Roman"/>
          <w:color w:val="333333"/>
          <w:sz w:val="21"/>
          <w:szCs w:val="21"/>
        </w:rPr>
        <w:t>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D756C80" w14:textId="77777777" w:rsidR="0070278C" w:rsidRDefault="0070278C">
      <w:pPr>
        <w:rPr>
          <w:ins w:id="128" w:author="Laura Dee" w:date="2020-10-06T08:21:00Z"/>
          <w:b/>
          <w:bCs/>
        </w:rPr>
      </w:pPr>
    </w:p>
    <w:p w14:paraId="49608F25" w14:textId="0256227B"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7E721AD3" w:rsidR="000C3515" w:rsidRDefault="0070278C" w:rsidP="000C3515">
      <w:pPr>
        <w:pStyle w:val="NormalWeb"/>
        <w:spacing w:before="0" w:beforeAutospacing="0" w:after="150" w:afterAutospacing="0"/>
        <w:rPr>
          <w:ins w:id="129" w:author="Laura Dee" w:date="2020-07-30T11:13:00Z"/>
          <w:rFonts w:ascii="Helvetica Neue" w:hAnsi="Helvetica Neue"/>
          <w:color w:val="333333"/>
          <w:sz w:val="21"/>
          <w:szCs w:val="21"/>
        </w:rPr>
      </w:pPr>
      <w:ins w:id="130" w:author="Laura Dee" w:date="2020-10-06T08:21:00Z">
        <w:r>
          <w:rPr>
            <w:rFonts w:ascii="Helvetica Neue" w:hAnsi="Helvetica Neue"/>
            <w:color w:val="333333"/>
            <w:sz w:val="21"/>
            <w:szCs w:val="21"/>
          </w:rPr>
          <w:t xml:space="preserve">In the context of the example - </w:t>
        </w:r>
      </w:ins>
      <w:ins w:id="131" w:author="Laura Dee" w:date="2020-07-30T11:12:00Z">
        <w:r w:rsidR="000C3515">
          <w:rPr>
            <w:rFonts w:ascii="Helvetica Neue" w:hAnsi="Helvetica Neue"/>
            <w:color w:val="333333"/>
            <w:sz w:val="21"/>
            <w:szCs w:val="21"/>
          </w:rPr>
          <w:t xml:space="preserve">Defining Bias. Defining Confounding Variables. </w:t>
        </w:r>
      </w:ins>
      <w:ins w:id="132" w:author="Laura Dee" w:date="2020-07-30T11:13:00Z">
        <w:r w:rsidR="00467C56">
          <w:rPr>
            <w:rFonts w:ascii="Helvetica Neue" w:hAnsi="Helvetica Neue"/>
            <w:color w:val="333333"/>
            <w:sz w:val="21"/>
            <w:szCs w:val="21"/>
          </w:rPr>
          <w:t>Differentiating</w:t>
        </w:r>
      </w:ins>
      <w:ins w:id="133" w:author="Laura Dee" w:date="2020-07-30T11:12:00Z">
        <w:r w:rsidR="000C3515">
          <w:rPr>
            <w:rFonts w:ascii="Helvetica Neue" w:hAnsi="Helvetica Neue"/>
            <w:color w:val="333333"/>
            <w:sz w:val="21"/>
            <w:szCs w:val="21"/>
          </w:rPr>
          <w:t xml:space="preserve"> from Inference and Sampling Variability – this is </w:t>
        </w:r>
      </w:ins>
      <w:ins w:id="134" w:author="Laura Dee" w:date="2020-07-30T11:13:00Z">
        <w:r w:rsidR="00467C56">
          <w:rPr>
            <w:rFonts w:ascii="Helvetica Neue" w:hAnsi="Helvetica Neue"/>
            <w:color w:val="333333"/>
            <w:sz w:val="21"/>
            <w:szCs w:val="21"/>
          </w:rPr>
          <w:t>n</w:t>
        </w:r>
      </w:ins>
      <w:ins w:id="135" w:author="Laura Dee" w:date="2020-07-30T11:12:00Z">
        <w:r w:rsidR="000C3515">
          <w:rPr>
            <w:rFonts w:ascii="Helvetica Neue" w:hAnsi="Helvetica Neue"/>
            <w:color w:val="333333"/>
            <w:sz w:val="21"/>
            <w:szCs w:val="21"/>
          </w:rPr>
          <w:t>ot a “signal to noise” i</w:t>
        </w:r>
      </w:ins>
      <w:ins w:id="136" w:author="Laura Dee" w:date="2020-07-30T11:13:00Z">
        <w:r w:rsidR="000C3515">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137" w:author="Laura Dee" w:date="2020-07-30T11:11:00Z"/>
          <w:b/>
          <w:bCs/>
        </w:rPr>
      </w:pPr>
    </w:p>
    <w:p w14:paraId="3166D900" w14:textId="737C3100" w:rsidR="00DD132A" w:rsidRDefault="00BC5F5C">
      <w:pPr>
        <w:rPr>
          <w:ins w:id="138" w:author="Laura Dee" w:date="2020-07-30T11:20:00Z"/>
          <w:b/>
          <w:bCs/>
        </w:rPr>
      </w:pPr>
      <w:ins w:id="139" w:author="Laura Dee" w:date="2020-07-30T11:18:00Z">
        <w:r>
          <w:rPr>
            <w:b/>
            <w:bCs/>
          </w:rPr>
          <w:t xml:space="preserve">Typical approaches </w:t>
        </w:r>
      </w:ins>
      <w:ins w:id="140" w:author="Laura Dee" w:date="2020-07-30T11:20:00Z">
        <w:r w:rsidR="006B4E5A">
          <w:rPr>
            <w:b/>
            <w:bCs/>
          </w:rPr>
          <w:t>in Ecology</w:t>
        </w:r>
      </w:ins>
    </w:p>
    <w:p w14:paraId="4BFEFC1D" w14:textId="77777777" w:rsidR="006914F1" w:rsidRPr="00292C44" w:rsidRDefault="006914F1">
      <w:pPr>
        <w:rPr>
          <w:ins w:id="141" w:author="Laura Dee" w:date="2020-07-30T11:48:00Z"/>
          <w:i/>
          <w:iCs/>
        </w:rPr>
      </w:pPr>
    </w:p>
    <w:p w14:paraId="1D58436E" w14:textId="101AD109" w:rsidR="00D84FFB" w:rsidRDefault="00B657BE">
      <w:pPr>
        <w:rPr>
          <w:ins w:id="142" w:author="Laura Dee" w:date="2020-07-30T11:48:00Z"/>
          <w:i/>
          <w:iCs/>
        </w:rPr>
      </w:pPr>
      <w:ins w:id="143" w:author="Laura Dee" w:date="2020-07-30T11:47:00Z">
        <w:r w:rsidRPr="00292C44">
          <w:rPr>
            <w:i/>
            <w:iCs/>
          </w:rPr>
          <w:t xml:space="preserve">Typical </w:t>
        </w:r>
        <w:commentRangeStart w:id="144"/>
        <w:r w:rsidRPr="00292C44">
          <w:rPr>
            <w:i/>
            <w:iCs/>
          </w:rPr>
          <w:t>approach</w:t>
        </w:r>
      </w:ins>
      <w:commentRangeEnd w:id="144"/>
      <w:ins w:id="145" w:author="Laura Dee" w:date="2020-07-30T11:51:00Z">
        <w:r w:rsidR="002E71E9">
          <w:rPr>
            <w:rStyle w:val="CommentReference"/>
          </w:rPr>
          <w:commentReference w:id="144"/>
        </w:r>
      </w:ins>
      <w:ins w:id="146"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147"/>
      <w:commentRangeEnd w:id="147"/>
      <w:r>
        <w:rPr>
          <w:rStyle w:val="CommentReference"/>
        </w:rPr>
        <w:commentReference w:id="147"/>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148"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etc (e.g., Lebo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4F7A10AB" w:rsidR="00B657BE" w:rsidRPr="006914F1" w:rsidDel="006914F1" w:rsidRDefault="0070278C" w:rsidP="006914F1">
      <w:pPr>
        <w:spacing w:after="150"/>
        <w:rPr>
          <w:del w:id="149" w:author="Laura Dee" w:date="2020-07-30T11:48:00Z"/>
        </w:rPr>
      </w:pPr>
      <w:ins w:id="150" w:author="Laura Dee" w:date="2020-10-06T08:21:00Z">
        <w:r>
          <w:t xml:space="preserve">The </w:t>
        </w:r>
      </w:ins>
    </w:p>
    <w:p w14:paraId="05E3F245" w14:textId="77777777" w:rsidR="00B657BE" w:rsidRPr="006914F1" w:rsidDel="006914F1" w:rsidRDefault="00B657BE" w:rsidP="00B657BE">
      <w:pPr>
        <w:rPr>
          <w:del w:id="151"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18DE5367" w:rsidR="00BC5F5C" w:rsidRDefault="00BC5F5C">
      <w:pPr>
        <w:rPr>
          <w:ins w:id="152" w:author="Laura Dee" w:date="2020-10-06T08:21:00Z"/>
          <w:b/>
          <w:bCs/>
        </w:rPr>
      </w:pPr>
    </w:p>
    <w:p w14:paraId="243263BF" w14:textId="77777777" w:rsidR="0070278C" w:rsidRDefault="0070278C">
      <w:pPr>
        <w:rPr>
          <w:b/>
          <w:bCs/>
        </w:rPr>
      </w:pPr>
    </w:p>
    <w:p w14:paraId="6CEEEB58" w14:textId="77777777" w:rsidR="00B657BE" w:rsidRDefault="00B657BE">
      <w:pPr>
        <w:rPr>
          <w:b/>
          <w:bCs/>
        </w:rPr>
      </w:pPr>
    </w:p>
    <w:p w14:paraId="1FAC53E6" w14:textId="3C295B3F" w:rsidR="00BC5F5C" w:rsidRDefault="007E0937">
      <w:pPr>
        <w:rPr>
          <w:b/>
          <w:bCs/>
        </w:rPr>
      </w:pPr>
      <w:r>
        <w:rPr>
          <w:b/>
          <w:bCs/>
        </w:rPr>
        <w:t xml:space="preserve">The risk: unobserved confounding </w:t>
      </w:r>
      <w:proofErr w:type="gramStart"/>
      <w:r>
        <w:rPr>
          <w:b/>
          <w:bCs/>
        </w:rPr>
        <w:t xml:space="preserve">variables </w:t>
      </w:r>
      <w:ins w:id="153" w:author="Laura Dee" w:date="2020-07-30T11:48:00Z">
        <w:r w:rsidR="006914F1">
          <w:rPr>
            <w:b/>
            <w:bCs/>
          </w:rPr>
          <w:t xml:space="preserve"> -</w:t>
        </w:r>
        <w:proofErr w:type="gramEnd"/>
        <w:r w:rsidR="006914F1">
          <w:rPr>
            <w:b/>
            <w:bCs/>
          </w:rPr>
          <w:t xml:space="preserve"> </w:t>
        </w:r>
      </w:ins>
      <w:ins w:id="154" w:author="Laura Dee" w:date="2020-10-06T08:21:00Z">
        <w:r w:rsidR="0070278C">
          <w:rPr>
            <w:b/>
            <w:bCs/>
          </w:rPr>
          <w:t xml:space="preserve"> </w:t>
        </w:r>
      </w:ins>
      <w:ins w:id="155" w:author="Laura Dee" w:date="2020-07-30T11:50:00Z">
        <w:r w:rsidR="00E57D0D">
          <w:rPr>
            <w:b/>
            <w:bCs/>
          </w:rPr>
          <w:t>S</w:t>
        </w:r>
      </w:ins>
      <w:ins w:id="156"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157" w:author="Laura Dee" w:date="2020-07-30T11:11:00Z"/>
          <w:b/>
          <w:bCs/>
          <w:rPrChange w:id="158" w:author="Laura Dee" w:date="2020-07-30T11:11:00Z">
            <w:rPr>
              <w:ins w:id="159" w:author="Laura Dee" w:date="2020-07-30T11:11:00Z"/>
            </w:rPr>
          </w:rPrChange>
        </w:rPr>
      </w:pPr>
    </w:p>
    <w:p w14:paraId="7331C03C" w14:textId="00E161A3" w:rsidR="00DD132A" w:rsidRDefault="00DD132A">
      <w:pPr>
        <w:rPr>
          <w:ins w:id="160" w:author="Laura Dee" w:date="2020-07-30T11:11:00Z"/>
          <w:b/>
          <w:bCs/>
        </w:rPr>
      </w:pPr>
      <w:ins w:id="161" w:author="Laura Dee" w:date="2020-07-30T11:11:00Z">
        <w:r w:rsidRPr="00DD132A">
          <w:rPr>
            <w:b/>
            <w:bCs/>
            <w:rPrChange w:id="162" w:author="Laura Dee" w:date="2020-07-30T11:11:00Z">
              <w:rPr/>
            </w:rPrChange>
          </w:rPr>
          <w:t xml:space="preserve">Using DAGs to </w:t>
        </w:r>
      </w:ins>
      <w:ins w:id="163" w:author="Laura Dee" w:date="2020-10-06T08:23:00Z">
        <w:r w:rsidR="00635E98">
          <w:rPr>
            <w:b/>
            <w:bCs/>
          </w:rPr>
          <w:t xml:space="preserve">clarify our causal understanding and assumptions </w:t>
        </w:r>
      </w:ins>
    </w:p>
    <w:p w14:paraId="5CD855BC" w14:textId="72779E85" w:rsidR="00DD132A" w:rsidRDefault="00DD132A">
      <w:pPr>
        <w:rPr>
          <w:ins w:id="164" w:author="Laura Dee" w:date="2020-10-06T08:22:00Z"/>
          <w:b/>
          <w:bCs/>
        </w:rPr>
      </w:pPr>
    </w:p>
    <w:p w14:paraId="6C04B82A" w14:textId="77777777" w:rsidR="0070278C" w:rsidRPr="00B24FC7" w:rsidRDefault="0070278C" w:rsidP="0070278C">
      <w:pPr>
        <w:spacing w:after="240" w:line="360" w:lineRule="auto"/>
        <w:rPr>
          <w:ins w:id="165" w:author="Laura Dee" w:date="2020-10-06T08:22:00Z"/>
          <w:b/>
          <w:bCs/>
          <w:i/>
        </w:rPr>
      </w:pPr>
      <w:ins w:id="166" w:author="Laura Dee" w:date="2020-10-06T08:22:00Z">
        <w:r w:rsidRPr="00364287">
          <w:rPr>
            <w:i/>
          </w:rPr>
          <w:lastRenderedPageBreak/>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72095B69" w14:textId="77777777" w:rsidR="0070278C" w:rsidRDefault="0070278C">
      <w:pPr>
        <w:rPr>
          <w:ins w:id="167" w:author="Laura Dee" w:date="2020-10-06T08:22:00Z"/>
          <w:b/>
          <w:bCs/>
        </w:rPr>
      </w:pPr>
    </w:p>
    <w:p w14:paraId="5B24E2AA" w14:textId="4F9DA4C9" w:rsidR="00DD132A" w:rsidRDefault="006A27BE" w:rsidP="006B72A8">
      <w:pPr>
        <w:pStyle w:val="Caption1"/>
        <w:spacing w:before="0" w:beforeAutospacing="0" w:after="150" w:afterAutospacing="0"/>
        <w:ind w:firstLine="720"/>
        <w:rPr>
          <w:ins w:id="168" w:author="Laura Dee" w:date="2020-07-30T11:13:00Z"/>
        </w:rPr>
      </w:pPr>
      <w:ins w:id="169" w:author="Laura Dee" w:date="2020-07-30T11:29:00Z">
        <w:r>
          <w:rPr>
            <w:rFonts w:ascii="Helvetica Neue" w:hAnsi="Helvetica Neue"/>
            <w:color w:val="333333"/>
            <w:sz w:val="21"/>
            <w:szCs w:val="21"/>
          </w:rPr>
          <w:t xml:space="preserve">DAG </w:t>
        </w:r>
        <w:commentRangeStart w:id="170"/>
        <w:r>
          <w:rPr>
            <w:rFonts w:ascii="Helvetica Neue" w:hAnsi="Helvetica Neue"/>
            <w:color w:val="333333"/>
            <w:sz w:val="21"/>
            <w:szCs w:val="21"/>
          </w:rPr>
          <w:t>Figure</w:t>
        </w:r>
        <w:commentRangeEnd w:id="170"/>
        <w:r>
          <w:rPr>
            <w:rStyle w:val="CommentReference"/>
            <w:rFonts w:asciiTheme="minorHAnsi" w:eastAsiaTheme="minorHAnsi" w:hAnsiTheme="minorHAnsi" w:cstheme="minorBidi"/>
          </w:rPr>
          <w:commentReference w:id="170"/>
        </w:r>
        <w:r>
          <w:rPr>
            <w:rFonts w:ascii="Helvetica Neue" w:hAnsi="Helvetica Neue"/>
            <w:color w:val="333333"/>
            <w:sz w:val="21"/>
            <w:szCs w:val="21"/>
          </w:rPr>
          <w:t xml:space="preserve">. </w:t>
        </w:r>
      </w:ins>
      <w:commentRangeStart w:id="171"/>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172"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w:t>
      </w:r>
      <w:commentRangeEnd w:id="171"/>
      <w:r w:rsidR="006B72A8">
        <w:rPr>
          <w:rStyle w:val="CommentReference"/>
          <w:rFonts w:asciiTheme="minorHAnsi" w:eastAsiaTheme="minorHAnsi" w:hAnsiTheme="minorHAnsi" w:cstheme="minorBidi"/>
        </w:rPr>
        <w:commentReference w:id="171"/>
      </w:r>
      <w:r w:rsidR="00DD132A">
        <w:rPr>
          <w:rFonts w:ascii="Helvetica Neue" w:hAnsi="Helvetica Neue"/>
          <w:color w:val="333333"/>
          <w:sz w:val="21"/>
          <w:szCs w:val="21"/>
        </w:rPr>
        <w:t>. e is for additional sources of variability uncorrelated with other drivers.</w:t>
      </w:r>
      <w:ins w:id="173"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of Y </w:t>
        </w:r>
      </w:ins>
      <w:ins w:id="174" w:author="Laura Dee" w:date="2020-07-30T11:13:00Z">
        <w:r w:rsidR="006C2658">
          <w:rPr>
            <w:rFonts w:ascii="Helvetica Neue" w:hAnsi="Helvetica Neue"/>
            <w:color w:val="333333"/>
            <w:sz w:val="21"/>
            <w:szCs w:val="21"/>
          </w:rPr>
          <w:t xml:space="preserve">shown in e </w:t>
        </w:r>
      </w:ins>
      <w:ins w:id="175" w:author="Laura Dee" w:date="2020-07-30T11:11:00Z">
        <w:r w:rsidR="00D57227">
          <w:rPr>
            <w:rFonts w:ascii="Helvetica Neue" w:hAnsi="Helvetica Neue"/>
            <w:color w:val="333333"/>
            <w:sz w:val="21"/>
            <w:szCs w:val="21"/>
          </w:rPr>
          <w:t xml:space="preserve">that are uncorrelated with the X of interest are not a </w:t>
        </w:r>
      </w:ins>
      <w:ins w:id="176" w:author="Laura Dee" w:date="2020-07-30T11:12:00Z">
        <w:r w:rsidR="00D57227">
          <w:rPr>
            <w:rFonts w:ascii="Helvetica Neue" w:hAnsi="Helvetica Neue"/>
            <w:color w:val="333333"/>
            <w:sz w:val="21"/>
            <w:szCs w:val="21"/>
          </w:rPr>
          <w:t>problem for bias, and more</w:t>
        </w:r>
      </w:ins>
      <w:ins w:id="177" w:author="Laura Dee" w:date="2020-07-30T11:13:00Z">
        <w:r w:rsidR="006C2658">
          <w:rPr>
            <w:rFonts w:ascii="Helvetica Neue" w:hAnsi="Helvetica Neue"/>
            <w:color w:val="333333"/>
            <w:sz w:val="21"/>
            <w:szCs w:val="21"/>
          </w:rPr>
          <w:t>-</w:t>
        </w:r>
      </w:ins>
      <w:ins w:id="178"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468673D8" w14:textId="22F68CB9" w:rsidR="009F48B9" w:rsidRDefault="009F48B9" w:rsidP="006B72A8">
      <w:pPr>
        <w:ind w:firstLine="720"/>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179"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180" w:author="Laura Dee" w:date="2020-07-30T11:43:00Z"/>
          <w:rFonts w:ascii="Helvetica Neue" w:eastAsia="Times New Roman" w:hAnsi="Helvetica Neue" w:cs="Times New Roman"/>
          <w:color w:val="333333"/>
          <w:sz w:val="21"/>
          <w:szCs w:val="21"/>
          <w:shd w:val="clear" w:color="auto" w:fill="FFFFFF"/>
        </w:rPr>
      </w:pPr>
      <w:ins w:id="181" w:author="Laura Dee" w:date="2020-07-30T11:43:00Z">
        <w:r w:rsidRPr="006B72A8">
          <w:rPr>
            <w:rFonts w:ascii="Helvetica Neue" w:eastAsia="Times New Roman" w:hAnsi="Helvetica Neue" w:cs="Times New Roman"/>
            <w:color w:val="333333"/>
            <w:sz w:val="21"/>
            <w:szCs w:val="21"/>
            <w:highlight w:val="yellow"/>
            <w:shd w:val="clear" w:color="auto" w:fill="FFFFFF"/>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182"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183" w:author="Laura Dee" w:date="2020-07-30T11:31:00Z"/>
          <w:rFonts w:ascii="Helvetica Neue" w:eastAsia="Times New Roman" w:hAnsi="Helvetica Neue" w:cs="Times New Roman"/>
          <w:color w:val="333333"/>
          <w:sz w:val="21"/>
          <w:szCs w:val="21"/>
          <w:shd w:val="clear" w:color="auto" w:fill="FFFFFF"/>
        </w:rPr>
      </w:pPr>
      <w:ins w:id="184"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185" w:author="Laura Dee" w:date="2020-07-30T11:49:00Z">
        <w:r>
          <w:rPr>
            <w:rFonts w:ascii="Helvetica Neue" w:eastAsia="Times New Roman" w:hAnsi="Helvetica Neue" w:cs="Times New Roman"/>
            <w:color w:val="333333"/>
            <w:sz w:val="21"/>
            <w:szCs w:val="21"/>
            <w:shd w:val="clear" w:color="auto" w:fill="FFFFFF"/>
          </w:rPr>
          <w:t>c</w:t>
        </w:r>
      </w:ins>
      <w:ins w:id="186"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187"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27023EF7" w:rsidR="009F48B9" w:rsidRDefault="009F48B9" w:rsidP="009F48B9">
      <w:pPr>
        <w:rPr>
          <w:rFonts w:ascii="Helvetica Neue" w:eastAsia="Times New Roman" w:hAnsi="Helvetica Neue" w:cs="Times New Roman"/>
          <w:b/>
          <w:bCs/>
          <w:color w:val="333333"/>
          <w:sz w:val="21"/>
          <w:szCs w:val="21"/>
          <w:shd w:val="clear" w:color="auto" w:fill="FFFFFF"/>
        </w:rPr>
      </w:pPr>
    </w:p>
    <w:p w14:paraId="1C3644ED" w14:textId="36BEED17" w:rsidR="0001561F" w:rsidRPr="006B72A8" w:rsidRDefault="0001561F" w:rsidP="009F48B9">
      <w:pPr>
        <w:rPr>
          <w:ins w:id="188" w:author="Laura Dee" w:date="2020-07-30T11:31:00Z"/>
          <w:rFonts w:ascii="Helvetica Neue" w:eastAsia="Times New Roman" w:hAnsi="Helvetica Neue" w:cs="Times New Roman"/>
          <w:b/>
          <w:bCs/>
          <w:color w:val="333333"/>
          <w:sz w:val="21"/>
          <w:szCs w:val="21"/>
          <w:shd w:val="clear" w:color="auto" w:fill="FFFFFF"/>
        </w:rPr>
      </w:pPr>
      <w:r>
        <w:rPr>
          <w:rFonts w:ascii="Helvetica Neue" w:eastAsia="Times New Roman" w:hAnsi="Helvetica Neue" w:cs="Times New Roman"/>
          <w:b/>
          <w:bCs/>
          <w:color w:val="333333"/>
          <w:sz w:val="21"/>
          <w:szCs w:val="21"/>
          <w:shd w:val="clear" w:color="auto" w:fill="FFFFFF"/>
        </w:rPr>
        <w:t xml:space="preserve">References for DAGs in more complex settings too – dynamics, </w:t>
      </w:r>
      <w:proofErr w:type="gramStart"/>
      <w:r>
        <w:rPr>
          <w:rFonts w:ascii="Helvetica Neue" w:eastAsia="Times New Roman" w:hAnsi="Helvetica Neue" w:cs="Times New Roman"/>
          <w:b/>
          <w:bCs/>
          <w:color w:val="333333"/>
          <w:sz w:val="21"/>
          <w:szCs w:val="21"/>
          <w:shd w:val="clear" w:color="auto" w:fill="FFFFFF"/>
        </w:rPr>
        <w:t>interference..</w:t>
      </w:r>
      <w:proofErr w:type="gramEnd"/>
      <w:r>
        <w:rPr>
          <w:rFonts w:ascii="Helvetica Neue" w:eastAsia="Times New Roman" w:hAnsi="Helvetica Neue" w:cs="Times New Roman"/>
          <w:b/>
          <w:bCs/>
          <w:color w:val="333333"/>
          <w:sz w:val="21"/>
          <w:szCs w:val="21"/>
          <w:shd w:val="clear" w:color="auto" w:fill="FFFFFF"/>
        </w:rPr>
        <w:t xml:space="preserve"> </w:t>
      </w: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6B72A8">
        <w:rPr>
          <w:b w:val="0"/>
        </w:rPr>
        <w:t xml:space="preserve">Simple Solutions </w:t>
      </w:r>
      <w:proofErr w:type="gramStart"/>
      <w:r w:rsidRPr="006B72A8">
        <w:rPr>
          <w:b w:val="0"/>
        </w:rPr>
        <w:t>From</w:t>
      </w:r>
      <w:proofErr w:type="gramEnd"/>
      <w:r w:rsidRPr="006B72A8">
        <w:rPr>
          <w:b w:val="0"/>
        </w:rPr>
        <w:t xml:space="preserve">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89"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90"/>
        <w:r>
          <w:rPr>
            <w:rFonts w:ascii="Helvetica Neue" w:eastAsia="Times New Roman" w:hAnsi="Helvetica Neue" w:cs="Times New Roman"/>
            <w:color w:val="333333"/>
            <w:sz w:val="21"/>
            <w:szCs w:val="21"/>
          </w:rPr>
          <w:t xml:space="preserve">. </w:t>
        </w:r>
      </w:ins>
      <w:del w:id="191"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w:t>
      </w:r>
      <w:r w:rsidRPr="00687D49">
        <w:rPr>
          <w:rFonts w:ascii="Helvetica Neue" w:eastAsia="Times New Roman" w:hAnsi="Helvetica Neue" w:cs="Times New Roman"/>
          <w:color w:val="333333"/>
          <w:sz w:val="21"/>
          <w:szCs w:val="21"/>
        </w:rPr>
        <w:lastRenderedPageBreak/>
        <w:t xml:space="preserve">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commentRangeEnd w:id="190"/>
      <w:r>
        <w:rPr>
          <w:rStyle w:val="CommentReference"/>
        </w:rPr>
        <w:commentReference w:id="190"/>
      </w:r>
    </w:p>
    <w:p w14:paraId="381BF7AC" w14:textId="77777777" w:rsidR="00687D49" w:rsidRPr="00687D49" w:rsidRDefault="00687D49" w:rsidP="00687D49">
      <w:pPr>
        <w:rPr>
          <w:rFonts w:ascii="Times New Roman" w:eastAsia="Times New Roman" w:hAnsi="Times New Roman" w:cs="Times New Roman"/>
        </w:rPr>
      </w:pPr>
    </w:p>
    <w:p w14:paraId="6658DE22" w14:textId="77777777" w:rsidR="00687D49" w:rsidRPr="005E41E2" w:rsidRDefault="00687D49">
      <w:pPr>
        <w:rPr>
          <w:i/>
          <w:iCs/>
        </w:rPr>
      </w:pPr>
    </w:p>
    <w:p w14:paraId="22FC1F6A" w14:textId="64F0E038" w:rsidR="006C2658" w:rsidRPr="005E41E2" w:rsidRDefault="00D84FFB">
      <w:pPr>
        <w:rPr>
          <w:i/>
          <w:iCs/>
        </w:rPr>
      </w:pPr>
      <w:r w:rsidRPr="005E41E2">
        <w:rPr>
          <w:i/>
          <w:iCs/>
        </w:rPr>
        <w:t>Contrasting these approaches with random effects</w:t>
      </w:r>
      <w:ins w:id="192" w:author="Laura Dee" w:date="2020-07-30T11:39:00Z">
        <w:r w:rsidR="00A615D2" w:rsidRPr="005E41E2">
          <w:rPr>
            <w:i/>
            <w:iCs/>
          </w:rPr>
          <w:t xml:space="preserve">: </w:t>
        </w:r>
      </w:ins>
      <w:ins w:id="193" w:author="Laura Dee" w:date="2020-07-30T11:42:00Z">
        <w:r w:rsidR="007E0937" w:rsidRPr="005E41E2">
          <w:rPr>
            <w:i/>
            <w:iCs/>
          </w:rPr>
          <w:t>R</w:t>
        </w:r>
      </w:ins>
      <w:ins w:id="194" w:author="Laura Dee" w:date="2020-07-30T11:39:00Z">
        <w:r w:rsidR="00A615D2" w:rsidRPr="005E41E2">
          <w:rPr>
            <w:i/>
            <w:iCs/>
          </w:rPr>
          <w:t>andom effects make strong assumptions</w:t>
        </w:r>
      </w:ins>
    </w:p>
    <w:p w14:paraId="152C7469" w14:textId="50AB5816" w:rsidR="00D84FFB" w:rsidRDefault="00D84FFB">
      <w:pPr>
        <w:rPr>
          <w:ins w:id="195" w:author="Laura Dee" w:date="2020-07-30T11:42:00Z"/>
        </w:rPr>
      </w:pPr>
    </w:p>
    <w:p w14:paraId="585F2AB8" w14:textId="377728CD" w:rsidR="007E0937" w:rsidRDefault="007E0937">
      <w:pPr>
        <w:rPr>
          <w:ins w:id="196" w:author="Laura Dee" w:date="2020-10-06T13:50:00Z"/>
        </w:rPr>
      </w:pPr>
    </w:p>
    <w:p w14:paraId="71650747" w14:textId="2C7629BB" w:rsidR="00B56350" w:rsidRPr="00103389" w:rsidRDefault="00B56350">
      <w:pPr>
        <w:rPr>
          <w:ins w:id="197" w:author="Laura Dee" w:date="2020-10-06T13:51:00Z"/>
          <w:b/>
          <w:bCs/>
          <w:rPrChange w:id="198" w:author="Laura Dee" w:date="2020-10-06T13:52:00Z">
            <w:rPr>
              <w:ins w:id="199" w:author="Laura Dee" w:date="2020-10-06T13:51:00Z"/>
            </w:rPr>
          </w:rPrChange>
        </w:rPr>
      </w:pPr>
      <w:ins w:id="200" w:author="Laura Dee" w:date="2020-10-06T13:50:00Z">
        <w:r w:rsidRPr="00103389">
          <w:rPr>
            <w:b/>
            <w:bCs/>
            <w:rPrChange w:id="201" w:author="Laura Dee" w:date="2020-10-06T13:52:00Z">
              <w:rPr/>
            </w:rPrChange>
          </w:rPr>
          <w:t>First differences – good entry po</w:t>
        </w:r>
      </w:ins>
      <w:ins w:id="202" w:author="Laura Dee" w:date="2020-10-06T13:51:00Z">
        <w:r w:rsidRPr="00103389">
          <w:rPr>
            <w:b/>
            <w:bCs/>
            <w:rPrChange w:id="203" w:author="Laura Dee" w:date="2020-10-06T13:52:00Z">
              <w:rPr/>
            </w:rPrChange>
          </w:rPr>
          <w:t>int</w:t>
        </w:r>
        <w:r w:rsidR="003B16D3" w:rsidRPr="00103389">
          <w:rPr>
            <w:b/>
            <w:bCs/>
            <w:rPrChange w:id="204" w:author="Laura Dee" w:date="2020-10-06T13:52:00Z">
              <w:rPr/>
            </w:rPrChange>
          </w:rPr>
          <w:t>. Easy to see how this is done in an equation.</w:t>
        </w:r>
      </w:ins>
    </w:p>
    <w:p w14:paraId="4C2BA407" w14:textId="707114CB" w:rsidR="003B16D3" w:rsidRPr="00103389" w:rsidRDefault="003B16D3">
      <w:pPr>
        <w:rPr>
          <w:ins w:id="205" w:author="Laura Dee" w:date="2020-10-06T13:51:00Z"/>
          <w:b/>
          <w:bCs/>
          <w:rPrChange w:id="206" w:author="Laura Dee" w:date="2020-10-06T13:52:00Z">
            <w:rPr>
              <w:ins w:id="207" w:author="Laura Dee" w:date="2020-10-06T13:51:00Z"/>
            </w:rPr>
          </w:rPrChange>
        </w:rPr>
      </w:pPr>
      <w:ins w:id="208" w:author="Laura Dee" w:date="2020-10-06T13:51:00Z">
        <w:r w:rsidRPr="00103389">
          <w:rPr>
            <w:b/>
            <w:bCs/>
            <w:rPrChange w:id="209" w:author="Laura Dee" w:date="2020-10-06T13:52:00Z">
              <w:rPr/>
            </w:rPrChange>
          </w:rPr>
          <w:t>e.g., pasting from the NutNet SM</w:t>
        </w:r>
      </w:ins>
      <w:ins w:id="210" w:author="Laura Dee" w:date="2020-10-06T13:53:00Z">
        <w:r w:rsidR="00103389">
          <w:rPr>
            <w:b/>
            <w:bCs/>
          </w:rPr>
          <w:t xml:space="preserve"> (see equation 2)</w:t>
        </w:r>
      </w:ins>
    </w:p>
    <w:p w14:paraId="5FC929BE" w14:textId="77777777" w:rsidR="003B16D3" w:rsidRPr="00103389" w:rsidRDefault="003B16D3">
      <w:pPr>
        <w:rPr>
          <w:ins w:id="211" w:author="Laura Dee" w:date="2020-10-06T13:51:00Z"/>
          <w:b/>
          <w:bCs/>
          <w:rPrChange w:id="212" w:author="Laura Dee" w:date="2020-10-06T13:52:00Z">
            <w:rPr>
              <w:ins w:id="213" w:author="Laura Dee" w:date="2020-10-06T13:51:00Z"/>
            </w:rPr>
          </w:rPrChange>
        </w:rPr>
      </w:pPr>
    </w:p>
    <w:p w14:paraId="32682534" w14:textId="60680B63" w:rsidR="00B56350" w:rsidRPr="00103389" w:rsidRDefault="00B56350">
      <w:pPr>
        <w:rPr>
          <w:ins w:id="214" w:author="Laura Dee" w:date="2020-10-06T13:51:00Z"/>
          <w:b/>
          <w:bCs/>
          <w:rPrChange w:id="215" w:author="Laura Dee" w:date="2020-10-06T13:52:00Z">
            <w:rPr>
              <w:ins w:id="216" w:author="Laura Dee" w:date="2020-10-06T13:51:00Z"/>
            </w:rPr>
          </w:rPrChange>
        </w:rPr>
      </w:pPr>
    </w:p>
    <w:p w14:paraId="1289CA75" w14:textId="2B1BF2DE" w:rsidR="00B56350" w:rsidRPr="00103389" w:rsidRDefault="00B56350">
      <w:pPr>
        <w:rPr>
          <w:ins w:id="217" w:author="Laura Dee" w:date="2020-10-06T13:52:00Z"/>
          <w:b/>
          <w:bCs/>
          <w:rPrChange w:id="218" w:author="Laura Dee" w:date="2020-10-06T13:52:00Z">
            <w:rPr>
              <w:ins w:id="219" w:author="Laura Dee" w:date="2020-10-06T13:52:00Z"/>
            </w:rPr>
          </w:rPrChange>
        </w:rPr>
      </w:pPr>
      <w:ins w:id="220" w:author="Laura Dee" w:date="2020-10-06T13:51:00Z">
        <w:r w:rsidRPr="00103389">
          <w:rPr>
            <w:b/>
            <w:bCs/>
            <w:rPrChange w:id="221" w:author="Laura Dee" w:date="2020-10-06T13:52:00Z">
              <w:rPr/>
            </w:rPrChange>
          </w:rPr>
          <w:t xml:space="preserve">Then two-way fixed effects with dummy variables </w:t>
        </w:r>
      </w:ins>
    </w:p>
    <w:p w14:paraId="0AC2D62C" w14:textId="77777777" w:rsidR="00103389" w:rsidRPr="00A76C29" w:rsidRDefault="00103389" w:rsidP="00C65BFB">
      <w:pPr>
        <w:rPr>
          <w:ins w:id="222" w:author="Laura Dee" w:date="2020-10-06T13:52:00Z"/>
        </w:rPr>
        <w:pPrChange w:id="223" w:author="Laura Dee" w:date="2020-10-06T13:53:00Z">
          <w:pPr>
            <w:spacing w:line="360" w:lineRule="auto"/>
          </w:pPr>
        </w:pPrChange>
      </w:pPr>
      <w:ins w:id="224" w:author="Laura Dee" w:date="2020-10-06T13:52:00Z">
        <w:r>
          <w:tab/>
        </w:r>
      </w:ins>
    </w:p>
    <w:p w14:paraId="6F9F0C61" w14:textId="77777777" w:rsidR="00103389" w:rsidRDefault="00103389" w:rsidP="00C65BFB">
      <w:pPr>
        <w:spacing w:after="240"/>
        <w:rPr>
          <w:ins w:id="225" w:author="Laura Dee" w:date="2020-10-06T13:52:00Z"/>
          <w:i/>
          <w:iCs/>
        </w:rPr>
        <w:pPrChange w:id="226" w:author="Laura Dee" w:date="2020-10-06T13:53:00Z">
          <w:pPr>
            <w:spacing w:after="240" w:line="360" w:lineRule="auto"/>
          </w:pPr>
        </w:pPrChange>
      </w:pPr>
      <w:ins w:id="227" w:author="Laura Dee" w:date="2020-10-06T13:52:00Z">
        <w:r w:rsidRPr="00C54F44">
          <w:rPr>
            <w:i/>
            <w:iCs/>
          </w:rPr>
          <w:t>Fixed Effect:</w:t>
        </w:r>
        <w:r>
          <w:rPr>
            <w:i/>
            <w:iCs/>
          </w:rPr>
          <w:t xml:space="preserve"> </w:t>
        </w:r>
        <w:r>
          <w:t>A “fixed effect” refers to a time-invariant attribute of the system; e.g., a plot-level fixed effect is an attribute of the plot that does not change over the study period, such as topography or historical patterns of use. This use of the term “</w:t>
        </w:r>
        <w:r w:rsidRPr="00C54F44">
          <w:t xml:space="preserve">fixed effect” differs from how the term is </w:t>
        </w:r>
        <w:r>
          <w:t xml:space="preserve">typically used </w:t>
        </w:r>
        <w:r w:rsidRPr="00C54F44">
          <w:t xml:space="preserve">in ecology, where the term often refers to the coefficient estimates of explanatory variables in </w:t>
        </w:r>
        <w:r>
          <w:t>mixed (</w:t>
        </w:r>
        <w:r w:rsidRPr="00C54F44">
          <w:t>multi-level</w:t>
        </w:r>
        <w:r>
          <w:t>)</w:t>
        </w:r>
        <w:r w:rsidRPr="00C54F44">
          <w:t xml:space="preserve"> modeling</w:t>
        </w:r>
        <w:r>
          <w:t xml:space="preserve">. In our study, the fixed effect is not part of the error term, as it would be in mixed (multi-level) modeling context. </w:t>
        </w:r>
        <w:r w:rsidRPr="00C54F44">
          <w:t>It is a parameter to be estimated</w:t>
        </w:r>
        <w:r>
          <w:t xml:space="preserve"> (i.e., it is </w:t>
        </w:r>
        <w:r>
          <w:rPr>
            <w:rFonts w:eastAsiaTheme="minorEastAsia"/>
          </w:rPr>
          <w:t xml:space="preserve">assumed to be </w:t>
        </w:r>
        <w:r w:rsidRPr="00C54F44">
          <w:rPr>
            <w:rFonts w:eastAsiaTheme="minorEastAsia"/>
          </w:rPr>
          <w:t>fixed and estimable, rather than assumed to have a distribution).</w:t>
        </w:r>
        <w:r>
          <w:rPr>
            <w:rFonts w:eastAsiaTheme="minorEastAsia"/>
          </w:rPr>
          <w:t xml:space="preserve"> To read more, see </w:t>
        </w:r>
        <w:r>
          <w:rPr>
            <w:rFonts w:eastAsiaTheme="minorEastAsia"/>
          </w:rPr>
          <w:fldChar w:fldCharType="begin" w:fldLock="1"/>
        </w:r>
        <w:r>
          <w:rPr>
            <w:rFonts w:eastAsiaTheme="minorEastAsia"/>
          </w:rPr>
          <w:instrText>ADDIN CSL_CITATION {"citationItems":[{"id":"ITEM-1","itemData":{"author":[{"dropping-particle":"","family":"Angrist","given":"Joshua D.","non-dropping-particle":"","parse-names":false,"suffix":""},{"dropping-particle":"","family":"Pischke","given":"J.","non-dropping-particle":"","parse-names":false,"suffix":""}],"id":"ITEM-1","issued":{"date-parts":[["2009"]]},"number-of-pages":"392","publisher":"Princeton University Press","publisher-place":"Princeton, NJ","title":"Mostly Harmless Econometrics: An Empiricist's Companion","type":"book"},"uris":["http://www.mendeley.com/documents/?uuid=9b25e057-d3c7-4f97-b971-b298e2c402de"]}],"mendeley":{"formattedCitation":"(&lt;i&gt;3&lt;/i&gt;)","plainTextFormattedCitation":"(3)","previouslyFormattedCitation":"(&lt;i&gt;3&lt;/i&gt;)"},"properties":{"noteIndex":0},"schema":"https://github.com/citation-style-language/schema/raw/master/csl-citation.json"}</w:instrText>
        </w:r>
        <w:r>
          <w:rPr>
            <w:rFonts w:eastAsiaTheme="minorEastAsia"/>
          </w:rPr>
          <w:fldChar w:fldCharType="separate"/>
        </w:r>
        <w:r w:rsidRPr="009F1881">
          <w:rPr>
            <w:rFonts w:eastAsiaTheme="minorEastAsia"/>
            <w:noProof/>
          </w:rPr>
          <w:t>(</w:t>
        </w:r>
        <w:r w:rsidRPr="009F1881">
          <w:rPr>
            <w:rFonts w:eastAsiaTheme="minorEastAsia"/>
            <w:i/>
            <w:noProof/>
          </w:rPr>
          <w:t>3</w:t>
        </w:r>
        <w:r w:rsidRPr="009F1881">
          <w:rPr>
            <w:rFonts w:eastAsiaTheme="minorEastAsia"/>
            <w:noProof/>
          </w:rPr>
          <w:t>)</w:t>
        </w:r>
        <w:r>
          <w:rPr>
            <w:rFonts w:eastAsiaTheme="minorEastAsia"/>
          </w:rPr>
          <w:fldChar w:fldCharType="end"/>
        </w:r>
        <w:r>
          <w:rPr>
            <w:rFonts w:eastAsiaTheme="minorEastAsia"/>
          </w:rPr>
          <w:t xml:space="preserve">. </w:t>
        </w:r>
      </w:ins>
    </w:p>
    <w:p w14:paraId="6A40FC0C" w14:textId="43AAE07F" w:rsidR="00103389" w:rsidRDefault="00103389">
      <w:pPr>
        <w:rPr>
          <w:ins w:id="228" w:author="Laura Dee" w:date="2020-10-06T13:51:00Z"/>
        </w:rPr>
      </w:pPr>
    </w:p>
    <w:p w14:paraId="1C04A07B" w14:textId="788D5796" w:rsidR="00B56350" w:rsidRPr="00103389" w:rsidRDefault="00B56350">
      <w:pPr>
        <w:rPr>
          <w:ins w:id="229" w:author="Laura Dee" w:date="2020-10-06T13:51:00Z"/>
          <w:b/>
          <w:bCs/>
          <w:rPrChange w:id="230" w:author="Laura Dee" w:date="2020-10-06T13:52:00Z">
            <w:rPr>
              <w:ins w:id="231" w:author="Laura Dee" w:date="2020-10-06T13:51:00Z"/>
            </w:rPr>
          </w:rPrChange>
        </w:rPr>
      </w:pPr>
    </w:p>
    <w:p w14:paraId="61660B94" w14:textId="68CBF4A3" w:rsidR="00B56350" w:rsidRPr="00103389" w:rsidRDefault="00B56350">
      <w:pPr>
        <w:rPr>
          <w:ins w:id="232" w:author="Laura Dee" w:date="2020-10-06T13:51:00Z"/>
          <w:b/>
          <w:bCs/>
          <w:rPrChange w:id="233" w:author="Laura Dee" w:date="2020-10-06T13:52:00Z">
            <w:rPr>
              <w:ins w:id="234" w:author="Laura Dee" w:date="2020-10-06T13:51:00Z"/>
            </w:rPr>
          </w:rPrChange>
        </w:rPr>
      </w:pPr>
      <w:ins w:id="235" w:author="Laura Dee" w:date="2020-10-06T13:51:00Z">
        <w:r w:rsidRPr="00103389">
          <w:rPr>
            <w:b/>
            <w:bCs/>
            <w:rPrChange w:id="236" w:author="Laura Dee" w:date="2020-10-06T13:52:00Z">
              <w:rPr/>
            </w:rPrChange>
          </w:rPr>
          <w:t xml:space="preserve">Group mean, Mundlak etc. </w:t>
        </w:r>
      </w:ins>
    </w:p>
    <w:p w14:paraId="7374FC22" w14:textId="69F9AC45" w:rsidR="00B56350" w:rsidRDefault="00B56350">
      <w:pPr>
        <w:rPr>
          <w:ins w:id="237" w:author="Laura Dee" w:date="2020-10-06T13:51:00Z"/>
        </w:rPr>
      </w:pPr>
    </w:p>
    <w:p w14:paraId="2A52C017" w14:textId="77777777" w:rsidR="00B56350" w:rsidRDefault="00B56350"/>
    <w:p w14:paraId="6CD57B10" w14:textId="77777777" w:rsidR="005E41E2" w:rsidRDefault="005E41E2" w:rsidP="005E41E2">
      <w:commentRangeStart w:id="238"/>
      <w:r>
        <w:t>Something on implementation?</w:t>
      </w:r>
      <w:commentRangeEnd w:id="238"/>
      <w:r>
        <w:rPr>
          <w:rStyle w:val="CommentReference"/>
        </w:rPr>
        <w:commentReference w:id="238"/>
      </w:r>
    </w:p>
    <w:p w14:paraId="09E4E2FD" w14:textId="54DEF53F" w:rsidR="001131CB" w:rsidRDefault="001131CB" w:rsidP="001131CB"/>
    <w:p w14:paraId="0873430A" w14:textId="77777777" w:rsidR="005E41E2" w:rsidRDefault="005E41E2" w:rsidP="001131CB"/>
    <w:p w14:paraId="4BEC4DC8" w14:textId="7CD5C0D1" w:rsidR="001131CB" w:rsidRPr="005E41E2" w:rsidRDefault="001131CB" w:rsidP="001131CB">
      <w:pPr>
        <w:rPr>
          <w:b/>
          <w:bCs/>
        </w:rPr>
      </w:pPr>
      <w:r w:rsidRPr="005E41E2">
        <w:rPr>
          <w:b/>
          <w:bCs/>
        </w:rPr>
        <w:t>Other solutions</w:t>
      </w:r>
    </w:p>
    <w:p w14:paraId="2F530CF6" w14:textId="03D91991" w:rsidR="001131CB" w:rsidRDefault="001131CB" w:rsidP="001131CB">
      <w:pPr>
        <w:pStyle w:val="ListParagraph"/>
        <w:numPr>
          <w:ilvl w:val="0"/>
          <w:numId w:val="1"/>
        </w:numPr>
      </w:pPr>
      <w:r>
        <w:t>Front door</w:t>
      </w:r>
      <w:r w:rsidR="007B419A">
        <w:t xml:space="preserve"> </w:t>
      </w:r>
    </w:p>
    <w:p w14:paraId="466EBE8D" w14:textId="77777777" w:rsidR="007B419A" w:rsidRDefault="007B419A" w:rsidP="007B419A">
      <w:pPr>
        <w:pStyle w:val="ListParagraph"/>
      </w:pPr>
    </w:p>
    <w:p w14:paraId="2190FD18" w14:textId="77777777" w:rsidR="007B419A" w:rsidRDefault="007B419A" w:rsidP="007B419A">
      <w:r w:rsidRPr="007B419A">
        <w:rPr>
          <w:i/>
          <w:iCs/>
        </w:rPr>
        <w:t xml:space="preserve">Quasi experimental </w:t>
      </w:r>
      <w:commentRangeStart w:id="239"/>
      <w:r w:rsidRPr="007B419A">
        <w:rPr>
          <w:i/>
          <w:iCs/>
        </w:rPr>
        <w:t>approaches</w:t>
      </w:r>
      <w:commentRangeEnd w:id="239"/>
      <w:r>
        <w:rPr>
          <w:rStyle w:val="CommentReference"/>
        </w:rPr>
        <w:commentReference w:id="239"/>
      </w:r>
      <w:r>
        <w:t xml:space="preserve"> </w:t>
      </w:r>
    </w:p>
    <w:p w14:paraId="524A3B56" w14:textId="77777777" w:rsidR="007B419A" w:rsidRDefault="007B419A" w:rsidP="007B419A">
      <w:pPr>
        <w:pStyle w:val="ListParagraph"/>
        <w:numPr>
          <w:ilvl w:val="0"/>
          <w:numId w:val="1"/>
        </w:numPr>
      </w:pPr>
      <w:r>
        <w:t>– briefly mention and can cite Larsen et al MEE</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w:t>
      </w:r>
      <w:r>
        <w:rPr>
          <w:rFonts w:ascii="Helvetica Neue" w:hAnsi="Helvetica Neue"/>
          <w:color w:val="333333"/>
          <w:sz w:val="21"/>
          <w:szCs w:val="21"/>
        </w:rPr>
        <w:lastRenderedPageBreak/>
        <w:t>corresponding change in the response due to the change in the mediator. This is naturally done in Structural Equation Modeling (Bollen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infaunal species richness would be hopelessly contaminated by a number of open backdoors. However, if at least one of the impacts is via deposition of sludge, then we can estimate a) the relationship between distance from plant and depth of sludge on the benthos and b) depth of sludge and infaunal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51FAAFE9" w14:textId="77777777" w:rsidR="001131CB" w:rsidRDefault="001131CB" w:rsidP="001131CB"/>
    <w:p w14:paraId="3FF5C105" w14:textId="77777777" w:rsidR="001131CB" w:rsidRDefault="001131CB" w:rsidP="001131CB"/>
    <w:p w14:paraId="68C03D6E" w14:textId="7822DCD9" w:rsidR="001131CB" w:rsidRPr="007B419A" w:rsidRDefault="001131CB" w:rsidP="001131CB">
      <w:pPr>
        <w:rPr>
          <w:b/>
          <w:bCs/>
        </w:rPr>
      </w:pPr>
      <w:r w:rsidRPr="007B419A">
        <w:rPr>
          <w:b/>
          <w:bCs/>
        </w:rPr>
        <w:t>Discussion:</w:t>
      </w:r>
    </w:p>
    <w:p w14:paraId="2142DB10" w14:textId="308329A3" w:rsidR="00345B79" w:rsidRDefault="00345B79" w:rsidP="001131CB">
      <w:r>
        <w:t xml:space="preserve">Inference vs bias. [Trade-offs between bias and variance </w:t>
      </w:r>
      <w:r>
        <w:tab/>
        <w:t xml:space="preserve">] </w:t>
      </w:r>
    </w:p>
    <w:p w14:paraId="49905927" w14:textId="12AC95EE" w:rsidR="001131CB" w:rsidRDefault="001131CB" w:rsidP="001131CB">
      <w:r>
        <w:t xml:space="preserve">Trade-offs between within- and between-estimators </w:t>
      </w:r>
    </w:p>
    <w:p w14:paraId="1CF47C3A" w14:textId="77777777" w:rsidR="002E37A8" w:rsidRDefault="002E37A8" w:rsidP="002E37A8">
      <w:pPr>
        <w:pStyle w:val="ListParagraph"/>
        <w:numPr>
          <w:ilvl w:val="0"/>
          <w:numId w:val="1"/>
        </w:numPr>
      </w:pPr>
      <w:r>
        <w:tab/>
      </w:r>
      <w:r>
        <w:t xml:space="preserve">Sensitivity tests (Oster </w:t>
      </w:r>
      <w:proofErr w:type="gramStart"/>
      <w:r>
        <w:t>… ;</w:t>
      </w:r>
      <w:proofErr w:type="gramEnd"/>
      <w:r>
        <w:t xml:space="preserve"> Altonji), Dee et al example from NutNet. </w:t>
      </w:r>
    </w:p>
    <w:p w14:paraId="02008948" w14:textId="6A4E8945" w:rsidR="002E37A8" w:rsidRDefault="002E37A8" w:rsidP="001131CB"/>
    <w:p w14:paraId="0D608E9B" w14:textId="52B32907" w:rsidR="001131CB" w:rsidRDefault="001131CB" w:rsidP="001131CB">
      <w:r>
        <w:t xml:space="preserve">R2 is not a valid way to assess </w:t>
      </w:r>
    </w:p>
    <w:p w14:paraId="59242B51" w14:textId="77777777" w:rsidR="007A0E2A" w:rsidRDefault="007A0E2A" w:rsidP="006B72A8"/>
    <w:p w14:paraId="6413D3E7" w14:textId="0BC329B8" w:rsidR="006B72A8" w:rsidRDefault="006B72A8" w:rsidP="006B72A8">
      <w:commentRangeStart w:id="240"/>
      <w:r>
        <w:t xml:space="preserve">Other sources of bias and confounding variables </w:t>
      </w:r>
    </w:p>
    <w:p w14:paraId="67B54199" w14:textId="77777777" w:rsidR="006B72A8" w:rsidRDefault="006B72A8" w:rsidP="006B72A8">
      <w:pPr>
        <w:pStyle w:val="ListParagraph"/>
        <w:numPr>
          <w:ilvl w:val="0"/>
          <w:numId w:val="1"/>
        </w:numPr>
      </w:pPr>
      <w:r>
        <w:t>Dynamic confounders</w:t>
      </w:r>
    </w:p>
    <w:p w14:paraId="2FA26E03" w14:textId="77777777" w:rsidR="006B72A8" w:rsidRDefault="006B72A8" w:rsidP="006B72A8">
      <w:pPr>
        <w:pStyle w:val="ListParagraph"/>
        <w:numPr>
          <w:ilvl w:val="0"/>
          <w:numId w:val="1"/>
        </w:numPr>
      </w:pPr>
      <w:r>
        <w:t>Measurement error</w:t>
      </w:r>
    </w:p>
    <w:p w14:paraId="0563445B" w14:textId="77777777" w:rsidR="006B72A8" w:rsidRDefault="006B72A8" w:rsidP="006B72A8">
      <w:pPr>
        <w:pStyle w:val="ListParagraph"/>
        <w:numPr>
          <w:ilvl w:val="0"/>
          <w:numId w:val="1"/>
        </w:numPr>
      </w:pPr>
      <w:r>
        <w:t xml:space="preserve">Reverse causality </w:t>
      </w:r>
    </w:p>
    <w:p w14:paraId="4C4213AD" w14:textId="77777777" w:rsidR="006B72A8" w:rsidRDefault="006B72A8" w:rsidP="006B72A8">
      <w:pPr>
        <w:pStyle w:val="ListParagraph"/>
        <w:numPr>
          <w:ilvl w:val="0"/>
          <w:numId w:val="1"/>
        </w:numPr>
      </w:pPr>
      <w:r>
        <w:t xml:space="preserve">Colliders </w:t>
      </w:r>
      <w:commentRangeEnd w:id="240"/>
      <w:r w:rsidR="007A0E2A">
        <w:rPr>
          <w:rStyle w:val="CommentReference"/>
        </w:rPr>
        <w:commentReference w:id="240"/>
      </w:r>
    </w:p>
    <w:p w14:paraId="319D00FF" w14:textId="77777777" w:rsidR="005E41E2" w:rsidRDefault="005E41E2" w:rsidP="001131CB"/>
    <w:p w14:paraId="493F5AF6" w14:textId="079E3FDA" w:rsidR="007B419A" w:rsidRDefault="007B419A" w:rsidP="001131CB">
      <w:r>
        <w:t>Something on implementation?</w:t>
      </w:r>
      <w:ins w:id="241" w:author="Laura Dee" w:date="2020-10-06T13:49:00Z">
        <w:r w:rsidR="00FD31C2">
          <w:t xml:space="preserve"> Or </w:t>
        </w:r>
        <w:proofErr w:type="gramStart"/>
        <w:r w:rsidR="00FD31C2">
          <w:t xml:space="preserve">SM </w:t>
        </w:r>
      </w:ins>
      <w:ins w:id="242" w:author="Laura Dee" w:date="2020-10-06T13:50:00Z">
        <w:r w:rsidR="00FD31C2">
          <w:t>?</w:t>
        </w:r>
      </w:ins>
      <w:proofErr w:type="gramEnd"/>
    </w:p>
    <w:p w14:paraId="727ED1D2" w14:textId="4D85DC86" w:rsidR="007B419A" w:rsidRDefault="007B419A" w:rsidP="001131CB"/>
    <w:p w14:paraId="2369DD71" w14:textId="4C1EEEBA" w:rsidR="00700D76" w:rsidRPr="00700D76" w:rsidRDefault="00700D76" w:rsidP="001131CB">
      <w:pPr>
        <w:rPr>
          <w:b/>
          <w:bCs/>
        </w:rPr>
      </w:pPr>
      <w:r w:rsidRPr="00700D76">
        <w:rPr>
          <w:b/>
          <w:bCs/>
        </w:rPr>
        <w:t>Discussion</w:t>
      </w:r>
    </w:p>
    <w:p w14:paraId="3973B388" w14:textId="77777777" w:rsidR="00700D76" w:rsidRDefault="00700D76" w:rsidP="00700D76">
      <w:pPr>
        <w:spacing w:after="150"/>
        <w:rPr>
          <w:rFonts w:ascii="Helvetica Neue" w:eastAsia="Times New Roman" w:hAnsi="Helvetica Neue" w:cs="Times New Roman"/>
          <w:color w:val="333333"/>
          <w:sz w:val="21"/>
          <w:szCs w:val="21"/>
        </w:rPr>
      </w:pPr>
    </w:p>
    <w:p w14:paraId="21F69068" w14:textId="3A0DE5F4" w:rsidR="00700D76" w:rsidRPr="00700D76" w:rsidRDefault="00FC2107" w:rsidP="00700D76">
      <w:pPr>
        <w:spacing w:after="150"/>
        <w:rPr>
          <w:rFonts w:ascii="Helvetica Neue" w:eastAsia="Times New Roman" w:hAnsi="Helvetica Neue" w:cs="Times New Roman"/>
          <w:color w:val="333333"/>
          <w:sz w:val="21"/>
          <w:szCs w:val="21"/>
        </w:rPr>
      </w:pPr>
      <w:ins w:id="243" w:author="Laura Dee" w:date="2020-10-06T13:48:00Z">
        <w:r>
          <w:rPr>
            <w:rFonts w:ascii="Helvetica Neue" w:eastAsia="Times New Roman" w:hAnsi="Helvetica Neue" w:cs="Times New Roman"/>
            <w:color w:val="333333"/>
            <w:sz w:val="21"/>
            <w:szCs w:val="21"/>
          </w:rPr>
          <w:t xml:space="preserve">We aim to provide an </w:t>
        </w:r>
      </w:ins>
      <w:del w:id="244" w:author="Laura Dee" w:date="2020-10-06T13:48:00Z">
        <w:r w:rsidR="00700D76" w:rsidRPr="00700D76" w:rsidDel="00FC2107">
          <w:rPr>
            <w:rFonts w:ascii="Helvetica Neue" w:eastAsia="Times New Roman" w:hAnsi="Helvetica Neue" w:cs="Times New Roman"/>
            <w:color w:val="333333"/>
            <w:sz w:val="21"/>
            <w:szCs w:val="21"/>
          </w:rPr>
          <w:delText xml:space="preserve">We hope our </w:delText>
        </w:r>
      </w:del>
      <w:r w:rsidR="00700D76" w:rsidRPr="00700D76">
        <w:rPr>
          <w:rFonts w:ascii="Helvetica Neue" w:eastAsia="Times New Roman" w:hAnsi="Helvetica Neue" w:cs="Times New Roman"/>
          <w:color w:val="333333"/>
          <w:sz w:val="21"/>
          <w:szCs w:val="21"/>
        </w:rPr>
        <w:t xml:space="preserve">introduction to thinking about statistical models with </w:t>
      </w:r>
      <w:commentRangeStart w:id="245"/>
      <w:r w:rsidR="00700D76" w:rsidRPr="00700D76">
        <w:rPr>
          <w:rFonts w:ascii="Helvetica Neue" w:eastAsia="Times New Roman" w:hAnsi="Helvetica Neue" w:cs="Times New Roman"/>
          <w:color w:val="333333"/>
          <w:sz w:val="21"/>
          <w:szCs w:val="21"/>
        </w:rPr>
        <w:t xml:space="preserve">observed variable </w:t>
      </w:r>
      <w:commentRangeEnd w:id="245"/>
      <w:r>
        <w:rPr>
          <w:rStyle w:val="CommentReference"/>
        </w:rPr>
        <w:commentReference w:id="245"/>
      </w:r>
      <w:r w:rsidR="00700D76" w:rsidRPr="00700D76">
        <w:rPr>
          <w:rFonts w:ascii="Helvetica Neue" w:eastAsia="Times New Roman" w:hAnsi="Helvetica Neue" w:cs="Times New Roman"/>
          <w:color w:val="333333"/>
          <w:sz w:val="21"/>
          <w:szCs w:val="21"/>
        </w:rPr>
        <w:t xml:space="preserve">using a causal diagram has shown that, through thinking carefully about biological systems, it is use relatively simple techniques to reduce the problem of </w:t>
      </w:r>
      <w:commentRangeStart w:id="246"/>
      <w:r w:rsidR="00700D76" w:rsidRPr="00700D76">
        <w:rPr>
          <w:rFonts w:ascii="Helvetica Neue" w:eastAsia="Times New Roman" w:hAnsi="Helvetica Neue" w:cs="Times New Roman"/>
          <w:color w:val="333333"/>
          <w:sz w:val="21"/>
          <w:szCs w:val="21"/>
        </w:rPr>
        <w:t>observed</w:t>
      </w:r>
      <w:commentRangeEnd w:id="246"/>
      <w:r>
        <w:rPr>
          <w:rStyle w:val="CommentReference"/>
        </w:rPr>
        <w:commentReference w:id="246"/>
      </w:r>
      <w:r w:rsidR="00700D76" w:rsidRPr="00700D76">
        <w:rPr>
          <w:rFonts w:ascii="Helvetica Neue" w:eastAsia="Times New Roman" w:hAnsi="Helvetica Neue" w:cs="Times New Roman"/>
          <w:color w:val="333333"/>
          <w:sz w:val="21"/>
          <w:szCs w:val="21"/>
        </w:rPr>
        <w:t xml:space="preserve"> variable bias. The techniques for reducing observed variable bias are well within the standard statistical toolbox of most modern ecologists. And the results, as seen in at least this one toy example, can be profound for our ability to understand biological systems.</w:t>
      </w:r>
    </w:p>
    <w:p w14:paraId="0B0EAE2A" w14:textId="7777777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The approach we present here is surely not a panacea.</w:t>
      </w:r>
      <w:commentRangeStart w:id="247"/>
      <w:r w:rsidRPr="00700D76">
        <w:rPr>
          <w:rFonts w:ascii="Helvetica Neue" w:eastAsia="Times New Roman" w:hAnsi="Helvetica Neue" w:cs="Times New Roman"/>
          <w:color w:val="333333"/>
          <w:sz w:val="21"/>
          <w:szCs w:val="21"/>
        </w:rPr>
        <w:t xml:space="preserve"> Model mispecification might lead to overconfidence that some omitted variable bias problems have been accounted for by these methods when, in truth, they have not. In particular, not fully reckoning with the way omitted variable correlate with our observed variables of interest can produce models that are subtly misspeciefied - such as thinking that an omitted variable only varies in space, when it varies in both space and time. Moreover, while these methods might aid in accounting for known unknowns, we </w:t>
      </w:r>
      <w:r w:rsidRPr="00700D76">
        <w:rPr>
          <w:rFonts w:ascii="Helvetica Neue" w:eastAsia="Times New Roman" w:hAnsi="Helvetica Neue" w:cs="Times New Roman"/>
          <w:color w:val="333333"/>
          <w:sz w:val="21"/>
          <w:szCs w:val="21"/>
        </w:rPr>
        <w:lastRenderedPageBreak/>
        <w:t>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 day, some one will come along w</w:t>
      </w:r>
      <w:commentRangeStart w:id="248"/>
      <w:r w:rsidRPr="00700D76">
        <w:rPr>
          <w:rFonts w:ascii="Helvetica Neue" w:eastAsia="Times New Roman" w:hAnsi="Helvetica Neue" w:cs="Times New Roman"/>
          <w:color w:val="333333"/>
          <w:sz w:val="21"/>
          <w:szCs w:val="21"/>
        </w:rPr>
        <w:t>ith a different one that will produce different conclusions and yield new insights is the cost of doing science. We must embrace creative failure rather than be paralyzed by it.</w:t>
      </w:r>
      <w:commentRangeEnd w:id="247"/>
      <w:r w:rsidR="00321F21">
        <w:rPr>
          <w:rStyle w:val="CommentReference"/>
        </w:rPr>
        <w:commentReference w:id="247"/>
      </w:r>
      <w:commentRangeEnd w:id="248"/>
      <w:r w:rsidR="00BD5FFC">
        <w:rPr>
          <w:rStyle w:val="CommentReference"/>
        </w:rPr>
        <w:commentReference w:id="248"/>
      </w:r>
    </w:p>
    <w:p w14:paraId="4D3C4691" w14:textId="32428DB3" w:rsidR="00700D76" w:rsidRPr="00467E1F" w:rsidRDefault="00700D76" w:rsidP="00467E1F">
      <w:pPr>
        <w:pStyle w:val="NormalWeb"/>
        <w:rPr>
          <w:sz w:val="20"/>
          <w:szCs w:val="20"/>
          <w:rPrChange w:id="249" w:author="Laura Dee" w:date="2020-10-06T13:46:00Z">
            <w:rPr>
              <w:rFonts w:ascii="Helvetica Neue" w:eastAsia="Times New Roman" w:hAnsi="Helvetica Neue" w:cs="Times New Roman"/>
              <w:color w:val="333333"/>
              <w:sz w:val="21"/>
              <w:szCs w:val="21"/>
            </w:rPr>
          </w:rPrChange>
        </w:rPr>
        <w:pPrChange w:id="250" w:author="Laura Dee" w:date="2020-10-06T13:46:00Z">
          <w:pPr>
            <w:spacing w:after="150"/>
          </w:pPr>
        </w:pPrChange>
      </w:pPr>
      <w:r w:rsidRPr="00700D76">
        <w:rPr>
          <w:rFonts w:ascii="Helvetica Neue" w:hAnsi="Helvetica Neue"/>
          <w:color w:val="333333"/>
          <w:sz w:val="21"/>
          <w:szCs w:val="21"/>
        </w:rPr>
        <w:t>Moreover, we feel that the general approach to diagramming systems before attacking them with multiple regression-style approaches not only aids in the omitted variable bias problem, but it serves to reduce bias from multiple other sources</w:t>
      </w:r>
      <w:r w:rsidR="00467E1F">
        <w:rPr>
          <w:rFonts w:ascii="Helvetica Neue" w:hAnsi="Helvetica Neue"/>
          <w:color w:val="333333"/>
          <w:sz w:val="21"/>
          <w:szCs w:val="21"/>
        </w:rPr>
        <w:t xml:space="preserve"> </w:t>
      </w:r>
      <w:ins w:id="251" w:author="Laura Dee" w:date="2020-10-06T13:45:00Z">
        <w:r w:rsidR="00467E1F">
          <w:rPr>
            <w:rFonts w:ascii="Helvetica Neue" w:hAnsi="Helvetica Neue"/>
            <w:color w:val="333333"/>
            <w:sz w:val="21"/>
            <w:szCs w:val="21"/>
          </w:rPr>
          <w:t xml:space="preserve">(e.g., from interference or so-called neighborhood effects, see Ogburn and Vanderwheele </w:t>
        </w:r>
        <w:r w:rsidR="00467E1F" w:rsidRPr="00467E1F">
          <w:rPr>
            <w:rFonts w:ascii="Helvetica" w:hAnsi="Helvetica"/>
            <w:b/>
            <w:bCs/>
            <w:sz w:val="20"/>
            <w:szCs w:val="20"/>
            <w:rPrChange w:id="252" w:author="Laura Dee" w:date="2020-10-06T13:45:00Z">
              <w:rPr>
                <w:rFonts w:ascii="Helvetica" w:hAnsi="Helvetica"/>
                <w:b/>
                <w:bCs/>
                <w:sz w:val="46"/>
                <w:szCs w:val="46"/>
              </w:rPr>
            </w:rPrChange>
          </w:rPr>
          <w:t xml:space="preserve">Causal Diagrams for Interference </w:t>
        </w:r>
        <w:r w:rsidR="00467E1F">
          <w:rPr>
            <w:rFonts w:ascii="Helvetica" w:hAnsi="Helvetica"/>
            <w:b/>
            <w:bCs/>
            <w:sz w:val="20"/>
            <w:szCs w:val="20"/>
          </w:rPr>
          <w:t>)</w:t>
        </w:r>
      </w:ins>
      <w:r w:rsidRPr="00700D76">
        <w:rPr>
          <w:rFonts w:ascii="Helvetica Neue" w:hAnsi="Helvetica Neue"/>
          <w:color w:val="333333"/>
          <w:sz w:val="21"/>
          <w:szCs w:val="21"/>
        </w:rPr>
        <w:t>. Fitting all variables as predictors without careful thought as to the causal structure of a system can produce many different types of errors of inference (see McElreath Chapter XXX and Pearl XXX for review). While we have long sought for the right statistical technique to determine what variables we should shoehorn into our multiple regression analyses - be it saturated models, stepwise approaches, massive multi-model fits and AIC tables with model averaging, or more arcane statistical incantations - we here show the paramount importance of thinking careful about a system before trying to divine its secrets. It is a technique that will serve every scientist in every field well.</w:t>
      </w:r>
    </w:p>
    <w:p w14:paraId="21106726" w14:textId="77777777" w:rsidR="00700D76" w:rsidRDefault="00700D76" w:rsidP="00700D76">
      <w:pPr>
        <w:spacing w:after="150"/>
        <w:rPr>
          <w:rFonts w:ascii="Helvetica Neue" w:eastAsia="Times New Roman" w:hAnsi="Helvetica Neue" w:cs="Times New Roman"/>
          <w:color w:val="333333"/>
          <w:sz w:val="21"/>
          <w:szCs w:val="21"/>
        </w:rPr>
      </w:pPr>
    </w:p>
    <w:p w14:paraId="0D51E903" w14:textId="77777777" w:rsidR="00700D76" w:rsidRPr="007B419A" w:rsidRDefault="00700D76" w:rsidP="00700D76">
      <w:pPr>
        <w:rPr>
          <w:b/>
          <w:bCs/>
        </w:rPr>
      </w:pPr>
      <w:r w:rsidRPr="007B419A">
        <w:rPr>
          <w:b/>
          <w:bCs/>
        </w:rPr>
        <w:t xml:space="preserve">Conclusions </w:t>
      </w:r>
    </w:p>
    <w:p w14:paraId="2652BD53" w14:textId="77777777" w:rsidR="00700D76" w:rsidRDefault="00700D76" w:rsidP="00700D76">
      <w:pPr>
        <w:spacing w:after="150"/>
        <w:rPr>
          <w:rFonts w:ascii="Helvetica Neue" w:eastAsia="Times New Roman" w:hAnsi="Helvetica Neue" w:cs="Times New Roman"/>
          <w:color w:val="333333"/>
          <w:sz w:val="21"/>
          <w:szCs w:val="21"/>
        </w:rPr>
      </w:pPr>
    </w:p>
    <w:p w14:paraId="1C6C0331" w14:textId="1A64C12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We hope that this guide serves to provide a ready arrow in the quiver of all scientists - particularly those just beginning to learn how to think about asking and answering questions of biological system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Rather than sweep the problem under the rug, we hope that you can now move forward with confidence in coping with what is an undeniably common problem. We look forward to the new insights that these techniques will help you generate.</w:t>
      </w:r>
    </w:p>
    <w:p w14:paraId="59B93EC5" w14:textId="77777777" w:rsidR="00700D76" w:rsidRDefault="00700D76" w:rsidP="001131CB"/>
    <w:sectPr w:rsidR="00700D76"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33" w:author="Laura Dee" w:date="2020-10-06T08:13:00Z" w:initials="LD">
    <w:p w14:paraId="056BED4A" w14:textId="074E9393" w:rsidR="00284DAE" w:rsidRDefault="00284DAE">
      <w:pPr>
        <w:pStyle w:val="CommentText"/>
      </w:pPr>
      <w:r>
        <w:rPr>
          <w:rStyle w:val="CommentReference"/>
        </w:rPr>
        <w:annotationRef/>
      </w:r>
      <w:r>
        <w:t>Redundant?</w:t>
      </w:r>
    </w:p>
  </w:comment>
  <w:comment w:id="42" w:author="Laura Dee" w:date="2020-07-30T11:06:00Z" w:initials="LD">
    <w:p w14:paraId="25B7D1CE" w14:textId="77777777" w:rsidR="00DF15C6" w:rsidRDefault="007E0E3D">
      <w:pPr>
        <w:pStyle w:val="CommentText"/>
      </w:pPr>
      <w:r>
        <w:rPr>
          <w:rStyle w:val="CommentReference"/>
        </w:rPr>
        <w:annotationRef/>
      </w:r>
      <w:r>
        <w:t xml:space="preserve">More general introduce to bias is needed. I wonder if we want to instead hone on in bias being one important </w:t>
      </w:r>
      <w:proofErr w:type="gramStart"/>
      <w:r>
        <w:t>reasons</w:t>
      </w:r>
      <w:proofErr w:type="gramEnd"/>
      <w:r>
        <w:t xml:space="preserve"> here. I would argue there is more to do it than just these two things but that is perhaps covered </w:t>
      </w:r>
      <w:proofErr w:type="gramStart"/>
      <w:r>
        <w:t>elsewhere?</w:t>
      </w:r>
      <w:proofErr w:type="gramEnd"/>
    </w:p>
    <w:p w14:paraId="3424A721" w14:textId="77777777" w:rsidR="00DF15C6" w:rsidRDefault="00DF15C6">
      <w:pPr>
        <w:pStyle w:val="CommentText"/>
      </w:pPr>
    </w:p>
    <w:p w14:paraId="68DD351C" w14:textId="78555436" w:rsidR="007E0E3D" w:rsidRDefault="00DF15C6">
      <w:pPr>
        <w:pStyle w:val="CommentText"/>
      </w:pPr>
      <w:r>
        <w:t xml:space="preserve">Should we make a big statement here on how experiments can get around this through </w:t>
      </w:r>
      <w:proofErr w:type="gramStart"/>
      <w:r>
        <w:t>randomization</w:t>
      </w:r>
      <w:proofErr w:type="gramEnd"/>
      <w:r>
        <w:t xml:space="preserve"> but bias is even more of a problem from observations?</w:t>
      </w:r>
      <w:r w:rsidR="007E0E3D">
        <w:t xml:space="preserve"> </w:t>
      </w:r>
    </w:p>
  </w:comment>
  <w:comment w:id="47"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60" w:author="Laura Dee" w:date="2020-10-06T08:18:00Z" w:initials="LD">
    <w:p w14:paraId="363CAD45" w14:textId="77777777" w:rsidR="00D00051" w:rsidRPr="00B46D67" w:rsidRDefault="00D00051" w:rsidP="00D00051">
      <w:pPr>
        <w:pStyle w:val="ListParagraph"/>
        <w:numPr>
          <w:ilvl w:val="0"/>
          <w:numId w:val="2"/>
        </w:numPr>
        <w:spacing w:after="150"/>
        <w:rPr>
          <w:rFonts w:ascii="Helvetica Neue" w:eastAsia="Times New Roman" w:hAnsi="Helvetica Neue" w:cs="Times New Roman"/>
          <w:color w:val="333333"/>
          <w:sz w:val="21"/>
          <w:szCs w:val="21"/>
        </w:rPr>
      </w:pPr>
      <w:r>
        <w:rPr>
          <w:rStyle w:val="CommentReference"/>
        </w:rPr>
        <w:annotationRef/>
      </w:r>
      <w:r>
        <w:rPr>
          <w:rFonts w:ascii="Helvetica Neue" w:eastAsia="Times New Roman" w:hAnsi="Helvetica Neue" w:cs="Times New Roman"/>
          <w:color w:val="333333"/>
          <w:sz w:val="21"/>
          <w:szCs w:val="21"/>
        </w:rPr>
        <w:t xml:space="preserve">Should we go in here straight to the meat of the text (a section on </w:t>
      </w:r>
      <w:r w:rsidRPr="00B46D67">
        <w:rPr>
          <w:rFonts w:ascii="Helvetica Neue" w:eastAsia="Times New Roman" w:hAnsi="Helvetica Neue" w:cs="Times New Roman"/>
          <w:color w:val="333333"/>
          <w:sz w:val="21"/>
          <w:szCs w:val="21"/>
        </w:rPr>
        <w:t xml:space="preserve">Randomized Experiments vs Observational Designs </w:t>
      </w:r>
      <w:r>
        <w:rPr>
          <w:rFonts w:ascii="Helvetica Neue" w:eastAsia="Times New Roman" w:hAnsi="Helvetica Neue" w:cs="Times New Roman"/>
          <w:color w:val="333333"/>
          <w:sz w:val="21"/>
          <w:szCs w:val="21"/>
        </w:rPr>
        <w:t xml:space="preserve">or a second intro </w:t>
      </w:r>
      <w:proofErr w:type="gramStart"/>
      <w:r>
        <w:rPr>
          <w:rFonts w:ascii="Helvetica Neue" w:eastAsia="Times New Roman" w:hAnsi="Helvetica Neue" w:cs="Times New Roman"/>
          <w:color w:val="333333"/>
          <w:sz w:val="21"/>
          <w:szCs w:val="21"/>
        </w:rPr>
        <w:t>paragraph ?</w:t>
      </w:r>
      <w:proofErr w:type="gramEnd"/>
      <w:r>
        <w:rPr>
          <w:rFonts w:ascii="Helvetica Neue" w:eastAsia="Times New Roman" w:hAnsi="Helvetica Neue" w:cs="Times New Roman"/>
          <w:color w:val="333333"/>
          <w:sz w:val="21"/>
          <w:szCs w:val="21"/>
        </w:rPr>
        <w:t xml:space="preserve">) </w:t>
      </w:r>
    </w:p>
    <w:p w14:paraId="613A6D88" w14:textId="50CFF2E7" w:rsidR="00D00051" w:rsidRDefault="00D00051">
      <w:pPr>
        <w:pStyle w:val="CommentText"/>
      </w:pPr>
    </w:p>
  </w:comment>
  <w:comment w:id="69" w:author="Laura Dee" w:date="2020-10-06T08:15:00Z" w:initials="LD">
    <w:p w14:paraId="6AE3BCFF" w14:textId="12696B8C" w:rsidR="000C4F5C" w:rsidRDefault="000C4F5C">
      <w:pPr>
        <w:pStyle w:val="CommentText"/>
      </w:pPr>
      <w:r>
        <w:rPr>
          <w:rStyle w:val="CommentReference"/>
        </w:rPr>
        <w:annotationRef/>
      </w:r>
      <w:r>
        <w:t>Or should we differentiate our conceptual model of the system vs our analysis?</w:t>
      </w:r>
    </w:p>
  </w:comment>
  <w:comment w:id="123"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144"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147" w:author="Laura Dee" w:date="2020-07-30T11:46:00Z" w:initials="LD">
    <w:p w14:paraId="02645135" w14:textId="0BABD0D0" w:rsidR="00B657BE" w:rsidRDefault="00B657BE" w:rsidP="00B657BE">
      <w:pPr>
        <w:pStyle w:val="CommentText"/>
      </w:pPr>
      <w:r>
        <w:rPr>
          <w:rStyle w:val="CommentReference"/>
        </w:rPr>
        <w:annotationRef/>
      </w:r>
      <w:r>
        <w:t>Im not sure I totally agree here that these are the solutions to recommend. I suggest moving all of this t</w:t>
      </w:r>
      <w:r w:rsidR="002019B5">
        <w:t xml:space="preserve">o </w:t>
      </w:r>
      <w:r>
        <w:t>the typical ecological design approach section</w:t>
      </w:r>
    </w:p>
  </w:comment>
  <w:comment w:id="170" w:author="Laura Dee" w:date="2020-07-30T11:29:00Z" w:initials="LD">
    <w:p w14:paraId="45FFBA18" w14:textId="4504B6E3" w:rsidR="006A27BE" w:rsidRDefault="006A27BE">
      <w:pPr>
        <w:pStyle w:val="CommentText"/>
      </w:pPr>
      <w:r>
        <w:rPr>
          <w:rStyle w:val="CommentReference"/>
        </w:rPr>
        <w:annotationRef/>
      </w:r>
      <w:r>
        <w:t xml:space="preserve">Be sure to include confoudners in the error term. </w:t>
      </w:r>
    </w:p>
  </w:comment>
  <w:comment w:id="171" w:author="Laura Dee" w:date="2020-10-06T08:24:00Z" w:initials="LD">
    <w:p w14:paraId="5CAA93C8" w14:textId="49E0C977" w:rsidR="006B72A8" w:rsidRDefault="006B72A8">
      <w:pPr>
        <w:pStyle w:val="CommentText"/>
      </w:pPr>
      <w:r>
        <w:rPr>
          <w:rStyle w:val="CommentReference"/>
        </w:rPr>
        <w:annotationRef/>
      </w:r>
      <w:r>
        <w:t xml:space="preserve">I think we should be really clear that unlike how people are using SEM as causal diagrams – a key part of DAGs are the error and unmeasured that can lead to bias! </w:t>
      </w:r>
    </w:p>
  </w:comment>
  <w:comment w:id="190" w:author="Laura Dee" w:date="2020-07-30T11:46:00Z" w:initials="LD">
    <w:p w14:paraId="0D22F197" w14:textId="355C7812" w:rsidR="00687D49" w:rsidRDefault="00687D49">
      <w:pPr>
        <w:pStyle w:val="CommentText"/>
      </w:pPr>
      <w:r>
        <w:rPr>
          <w:rStyle w:val="CommentReference"/>
        </w:rPr>
        <w:annotationRef/>
      </w:r>
      <w:r>
        <w:t>Im not sure I totally agree here that these are the solutions to recommend. I suggest moving all of this t</w:t>
      </w:r>
      <w:r w:rsidR="00B56350">
        <w:t xml:space="preserve">o </w:t>
      </w:r>
      <w:r>
        <w:t>the typical ecological design approach section</w:t>
      </w:r>
    </w:p>
  </w:comment>
  <w:comment w:id="238" w:author="Laura Dee" w:date="2020-10-06T08:31:00Z" w:initials="LD">
    <w:p w14:paraId="48DF7F3E" w14:textId="2FFED90C" w:rsidR="005E41E2" w:rsidRDefault="005E41E2">
      <w:pPr>
        <w:pStyle w:val="CommentText"/>
      </w:pPr>
      <w:r>
        <w:rPr>
          <w:rStyle w:val="CommentReference"/>
        </w:rPr>
        <w:annotationRef/>
      </w:r>
      <w:r>
        <w:t>First difference vs dummy variables? Equations?</w:t>
      </w:r>
    </w:p>
  </w:comment>
  <w:comment w:id="239" w:author="Laura Dee" w:date="2020-10-06T08:29:00Z" w:initials="LD">
    <w:p w14:paraId="04D3463C" w14:textId="77777777" w:rsidR="007B419A" w:rsidRDefault="007B419A" w:rsidP="007B419A">
      <w:pPr>
        <w:pStyle w:val="CommentText"/>
      </w:pPr>
      <w:r>
        <w:rPr>
          <w:rStyle w:val="CommentReference"/>
        </w:rPr>
        <w:annotationRef/>
      </w:r>
      <w:r>
        <w:t xml:space="preserve">I don’t want to go too deep here because this is discussed elsewhere in published reviews Larsen et al and Butsic et al </w:t>
      </w:r>
    </w:p>
  </w:comment>
  <w:comment w:id="240" w:author="Laura Dee" w:date="2020-10-06T08:28:00Z" w:initials="LD">
    <w:p w14:paraId="5886DBED" w14:textId="3399B96E" w:rsidR="007A0E2A" w:rsidRDefault="007A0E2A">
      <w:pPr>
        <w:pStyle w:val="CommentText"/>
      </w:pPr>
      <w:r>
        <w:rPr>
          <w:rStyle w:val="CommentReference"/>
        </w:rPr>
        <w:annotationRef/>
      </w:r>
      <w:r>
        <w:t xml:space="preserve">Should we clarify that we aren’t going to cover this in the intro – or here in the discussion – since I see these as separate issues/solutions and I think we should keep this paper simple based on our current experiences communicating even a </w:t>
      </w:r>
      <w:proofErr w:type="gramStart"/>
      <w:r>
        <w:t>two way</w:t>
      </w:r>
      <w:proofErr w:type="gramEnd"/>
      <w:r>
        <w:t xml:space="preserve"> fixed effects panel model </w:t>
      </w:r>
      <w:r>
        <w:sym w:font="Wingdings" w:char="F04A"/>
      </w:r>
    </w:p>
    <w:p w14:paraId="1F49EE90" w14:textId="77777777" w:rsidR="007A0E2A" w:rsidRDefault="007A0E2A">
      <w:pPr>
        <w:pStyle w:val="CommentText"/>
      </w:pPr>
    </w:p>
    <w:p w14:paraId="5B9EBA76" w14:textId="024BD459" w:rsidR="007A0E2A" w:rsidRDefault="007A0E2A">
      <w:pPr>
        <w:pStyle w:val="CommentText"/>
      </w:pPr>
      <w:r>
        <w:t xml:space="preserve">We can use the NutNet paper or refer to it to see re dynamic confounders and reverse causality  </w:t>
      </w:r>
    </w:p>
  </w:comment>
  <w:comment w:id="245" w:author="Laura Dee" w:date="2020-10-06T13:48:00Z" w:initials="LD">
    <w:p w14:paraId="423BA632" w14:textId="4AAA44C9" w:rsidR="00FC2107" w:rsidRDefault="00FC2107">
      <w:pPr>
        <w:pStyle w:val="CommentText"/>
      </w:pPr>
      <w:r>
        <w:rPr>
          <w:rStyle w:val="CommentReference"/>
        </w:rPr>
        <w:annotationRef/>
      </w:r>
      <w:r>
        <w:t xml:space="preserve">Omitted? </w:t>
      </w:r>
    </w:p>
  </w:comment>
  <w:comment w:id="246" w:author="Laura Dee" w:date="2020-10-06T13:48:00Z" w:initials="LD">
    <w:p w14:paraId="011DB614" w14:textId="74EBB552" w:rsidR="00FC2107" w:rsidRDefault="00FC2107">
      <w:pPr>
        <w:pStyle w:val="CommentText"/>
      </w:pPr>
      <w:r>
        <w:rPr>
          <w:rStyle w:val="CommentReference"/>
        </w:rPr>
        <w:annotationRef/>
      </w:r>
      <w:r>
        <w:t>Omitted?</w:t>
      </w:r>
    </w:p>
  </w:comment>
  <w:comment w:id="247" w:author="Laura Dee" w:date="2020-10-06T13:41:00Z" w:initials="LD">
    <w:p w14:paraId="5F069ADC" w14:textId="24DC4E25" w:rsidR="00321F21" w:rsidRDefault="00321F21">
      <w:pPr>
        <w:pStyle w:val="CommentText"/>
      </w:pPr>
      <w:r>
        <w:rPr>
          <w:rStyle w:val="CommentReference"/>
        </w:rPr>
        <w:annotationRef/>
      </w:r>
      <w:r>
        <w:t>I can add some other issues here – we lose the ability for cross or between unit comparison</w:t>
      </w:r>
    </w:p>
  </w:comment>
  <w:comment w:id="248" w:author="Laura Dee" w:date="2020-10-06T13:44:00Z" w:initials="LD">
    <w:p w14:paraId="1402ACE1" w14:textId="66E1316F" w:rsidR="00BD5FFC" w:rsidRDefault="00BD5FFC">
      <w:pPr>
        <w:pStyle w:val="CommentText"/>
      </w:pPr>
      <w:r>
        <w:rPr>
          <w:rStyle w:val="CommentReference"/>
        </w:rPr>
        <w:annotationRef/>
      </w:r>
      <w:r>
        <w:t xml:space="preserve">Transparency in the assumptions help us build </w:t>
      </w:r>
      <w:r w:rsidR="00467E1F">
        <w:t xml:space="preserve">and build scientific understan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056BED4A" w15:done="0"/>
  <w15:commentEx w15:paraId="68DD351C" w15:done="0"/>
  <w15:commentEx w15:paraId="5BD9E0A1" w15:done="0"/>
  <w15:commentEx w15:paraId="613A6D88" w15:done="0"/>
  <w15:commentEx w15:paraId="6AE3BCFF" w15:done="0"/>
  <w15:commentEx w15:paraId="277FEE7E" w15:done="0"/>
  <w15:commentEx w15:paraId="558BD638" w15:done="0"/>
  <w15:commentEx w15:paraId="02645135" w15:done="0"/>
  <w15:commentEx w15:paraId="45FFBA18" w15:done="0"/>
  <w15:commentEx w15:paraId="5CAA93C8" w15:done="0"/>
  <w15:commentEx w15:paraId="0D22F197" w15:done="0"/>
  <w15:commentEx w15:paraId="48DF7F3E" w15:done="0"/>
  <w15:commentEx w15:paraId="04D3463C" w15:done="0"/>
  <w15:commentEx w15:paraId="5B9EBA76" w15:done="0"/>
  <w15:commentEx w15:paraId="423BA632" w15:done="0"/>
  <w15:commentEx w15:paraId="011DB614" w15:done="0"/>
  <w15:commentEx w15:paraId="5F069ADC" w15:done="0"/>
  <w15:commentEx w15:paraId="1402AC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326A59D" w16cex:dateUtc="2020-10-06T14:13:00Z"/>
  <w16cex:commentExtensible w16cex:durableId="22CD2844" w16cex:dateUtc="2020-07-30T17:06:00Z"/>
  <w16cex:commentExtensible w16cex:durableId="22CD2834" w16cex:dateUtc="2020-07-30T17:06:00Z"/>
  <w16cex:commentExtensible w16cex:durableId="2326A6DD" w16cex:dateUtc="2020-10-06T14:18:00Z"/>
  <w16cex:commentExtensible w16cex:durableId="2326A611" w16cex:dateUtc="2020-10-06T14:15: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326A850" w16cex:dateUtc="2020-10-06T14:24:00Z"/>
  <w16cex:commentExtensible w16cex:durableId="22CD31A6" w16cex:dateUtc="2020-07-30T17:46:00Z"/>
  <w16cex:commentExtensible w16cex:durableId="2326A9E4" w16cex:dateUtc="2020-10-06T14:31:00Z"/>
  <w16cex:commentExtensible w16cex:durableId="2326A9AB" w16cex:dateUtc="2020-10-06T14:29:00Z"/>
  <w16cex:commentExtensible w16cex:durableId="2326A91B" w16cex:dateUtc="2020-10-06T14:28:00Z"/>
  <w16cex:commentExtensible w16cex:durableId="2326F433" w16cex:dateUtc="2020-10-06T19:48:00Z"/>
  <w16cex:commentExtensible w16cex:durableId="2326F43A" w16cex:dateUtc="2020-10-06T19:48:00Z"/>
  <w16cex:commentExtensible w16cex:durableId="2326F299" w16cex:dateUtc="2020-10-06T19:41:00Z"/>
  <w16cex:commentExtensible w16cex:durableId="2326F340" w16cex:dateUtc="2020-10-06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056BED4A" w16cid:durableId="2326A59D"/>
  <w16cid:commentId w16cid:paraId="68DD351C" w16cid:durableId="22CD2844"/>
  <w16cid:commentId w16cid:paraId="5BD9E0A1" w16cid:durableId="22CD2834"/>
  <w16cid:commentId w16cid:paraId="613A6D88" w16cid:durableId="2326A6DD"/>
  <w16cid:commentId w16cid:paraId="6AE3BCFF" w16cid:durableId="2326A611"/>
  <w16cid:commentId w16cid:paraId="277FEE7E" w16cid:durableId="22CD28E6"/>
  <w16cid:commentId w16cid:paraId="558BD638" w16cid:durableId="22CD32C0"/>
  <w16cid:commentId w16cid:paraId="02645135" w16cid:durableId="22CD31B4"/>
  <w16cid:commentId w16cid:paraId="45FFBA18" w16cid:durableId="22CD2D93"/>
  <w16cid:commentId w16cid:paraId="5CAA93C8" w16cid:durableId="2326A850"/>
  <w16cid:commentId w16cid:paraId="0D22F197" w16cid:durableId="22CD31A6"/>
  <w16cid:commentId w16cid:paraId="48DF7F3E" w16cid:durableId="2326A9E4"/>
  <w16cid:commentId w16cid:paraId="04D3463C" w16cid:durableId="2326A9AB"/>
  <w16cid:commentId w16cid:paraId="5B9EBA76" w16cid:durableId="2326A91B"/>
  <w16cid:commentId w16cid:paraId="423BA632" w16cid:durableId="2326F433"/>
  <w16cid:commentId w16cid:paraId="011DB614" w16cid:durableId="2326F43A"/>
  <w16cid:commentId w16cid:paraId="5F069ADC" w16cid:durableId="2326F299"/>
  <w16cid:commentId w16cid:paraId="1402ACE1" w16cid:durableId="2326F3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23DE2"/>
    <w:multiLevelType w:val="hybridMultilevel"/>
    <w:tmpl w:val="A0BAA364"/>
    <w:lvl w:ilvl="0" w:tplc="64962F0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B53F2B"/>
    <w:multiLevelType w:val="hybridMultilevel"/>
    <w:tmpl w:val="A6B607F0"/>
    <w:lvl w:ilvl="0" w:tplc="D73A70EC">
      <w:start w:val="10"/>
      <w:numFmt w:val="bullet"/>
      <w:lvlText w:val="-"/>
      <w:lvlJc w:val="left"/>
      <w:pPr>
        <w:ind w:left="360" w:firstLine="0"/>
      </w:pPr>
      <w:rPr>
        <w:rFonts w:ascii="Helvetica Neue" w:eastAsia="Times New Roman" w:hAnsi="Helvetica Neu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1561F"/>
    <w:rsid w:val="000B215E"/>
    <w:rsid w:val="000C3515"/>
    <w:rsid w:val="000C4F5C"/>
    <w:rsid w:val="000F0624"/>
    <w:rsid w:val="000F4B39"/>
    <w:rsid w:val="00103389"/>
    <w:rsid w:val="00107DD5"/>
    <w:rsid w:val="001131CB"/>
    <w:rsid w:val="001849A0"/>
    <w:rsid w:val="002019B5"/>
    <w:rsid w:val="00216215"/>
    <w:rsid w:val="00220DA7"/>
    <w:rsid w:val="00244CD2"/>
    <w:rsid w:val="002460A3"/>
    <w:rsid w:val="00284DAE"/>
    <w:rsid w:val="00292C44"/>
    <w:rsid w:val="002E37A8"/>
    <w:rsid w:val="002E71E9"/>
    <w:rsid w:val="00312E76"/>
    <w:rsid w:val="00321F21"/>
    <w:rsid w:val="00345B79"/>
    <w:rsid w:val="00351FF1"/>
    <w:rsid w:val="003937D1"/>
    <w:rsid w:val="00397204"/>
    <w:rsid w:val="003B16D3"/>
    <w:rsid w:val="003B7A37"/>
    <w:rsid w:val="0041060B"/>
    <w:rsid w:val="00467C56"/>
    <w:rsid w:val="00467E1F"/>
    <w:rsid w:val="00571C15"/>
    <w:rsid w:val="00585572"/>
    <w:rsid w:val="005B51D4"/>
    <w:rsid w:val="005C1301"/>
    <w:rsid w:val="005C1B08"/>
    <w:rsid w:val="005D7914"/>
    <w:rsid w:val="005E206C"/>
    <w:rsid w:val="005E41E2"/>
    <w:rsid w:val="00635E98"/>
    <w:rsid w:val="0065492A"/>
    <w:rsid w:val="00675AE5"/>
    <w:rsid w:val="00687D49"/>
    <w:rsid w:val="006914F1"/>
    <w:rsid w:val="006A27BE"/>
    <w:rsid w:val="006B4E05"/>
    <w:rsid w:val="006B4E5A"/>
    <w:rsid w:val="006B72A8"/>
    <w:rsid w:val="006C154D"/>
    <w:rsid w:val="006C2658"/>
    <w:rsid w:val="00700D76"/>
    <w:rsid w:val="0070278C"/>
    <w:rsid w:val="00745038"/>
    <w:rsid w:val="007A0E2A"/>
    <w:rsid w:val="007B419A"/>
    <w:rsid w:val="007E0937"/>
    <w:rsid w:val="007E0E3D"/>
    <w:rsid w:val="0082580F"/>
    <w:rsid w:val="00895418"/>
    <w:rsid w:val="00906466"/>
    <w:rsid w:val="00935A3B"/>
    <w:rsid w:val="00943EDC"/>
    <w:rsid w:val="0096145E"/>
    <w:rsid w:val="009E0122"/>
    <w:rsid w:val="009F48B9"/>
    <w:rsid w:val="00A129B7"/>
    <w:rsid w:val="00A4775B"/>
    <w:rsid w:val="00A615D2"/>
    <w:rsid w:val="00AA55AC"/>
    <w:rsid w:val="00B43375"/>
    <w:rsid w:val="00B56350"/>
    <w:rsid w:val="00B619BD"/>
    <w:rsid w:val="00B657BE"/>
    <w:rsid w:val="00BC5F5C"/>
    <w:rsid w:val="00BD1AA3"/>
    <w:rsid w:val="00BD5FFC"/>
    <w:rsid w:val="00C15562"/>
    <w:rsid w:val="00C40052"/>
    <w:rsid w:val="00C65BFB"/>
    <w:rsid w:val="00C92AD0"/>
    <w:rsid w:val="00CA7490"/>
    <w:rsid w:val="00CD306A"/>
    <w:rsid w:val="00CF4871"/>
    <w:rsid w:val="00D00051"/>
    <w:rsid w:val="00D44338"/>
    <w:rsid w:val="00D57227"/>
    <w:rsid w:val="00D84FFB"/>
    <w:rsid w:val="00DD132A"/>
    <w:rsid w:val="00DF15C6"/>
    <w:rsid w:val="00E5149B"/>
    <w:rsid w:val="00E57D0D"/>
    <w:rsid w:val="00F6512E"/>
    <w:rsid w:val="00FC2107"/>
    <w:rsid w:val="00FD31C2"/>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692070864">
      <w:bodyDiv w:val="1"/>
      <w:marLeft w:val="0"/>
      <w:marRight w:val="0"/>
      <w:marTop w:val="0"/>
      <w:marBottom w:val="0"/>
      <w:divBdr>
        <w:top w:val="none" w:sz="0" w:space="0" w:color="auto"/>
        <w:left w:val="none" w:sz="0" w:space="0" w:color="auto"/>
        <w:bottom w:val="none" w:sz="0" w:space="0" w:color="auto"/>
        <w:right w:val="none" w:sz="0" w:space="0" w:color="auto"/>
      </w:divBdr>
      <w:divsChild>
        <w:div w:id="1262954153">
          <w:marLeft w:val="0"/>
          <w:marRight w:val="0"/>
          <w:marTop w:val="0"/>
          <w:marBottom w:val="0"/>
          <w:divBdr>
            <w:top w:val="none" w:sz="0" w:space="0" w:color="auto"/>
            <w:left w:val="none" w:sz="0" w:space="0" w:color="auto"/>
            <w:bottom w:val="none" w:sz="0" w:space="0" w:color="auto"/>
            <w:right w:val="none" w:sz="0" w:space="0" w:color="auto"/>
          </w:divBdr>
          <w:divsChild>
            <w:div w:id="2050687021">
              <w:marLeft w:val="0"/>
              <w:marRight w:val="0"/>
              <w:marTop w:val="0"/>
              <w:marBottom w:val="0"/>
              <w:divBdr>
                <w:top w:val="none" w:sz="0" w:space="0" w:color="auto"/>
                <w:left w:val="none" w:sz="0" w:space="0" w:color="auto"/>
                <w:bottom w:val="none" w:sz="0" w:space="0" w:color="auto"/>
                <w:right w:val="none" w:sz="0" w:space="0" w:color="auto"/>
              </w:divBdr>
              <w:divsChild>
                <w:div w:id="138713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36125188">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7</Pages>
  <Words>3371</Words>
  <Characters>1922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29</cp:revision>
  <dcterms:created xsi:type="dcterms:W3CDTF">2020-10-06T14:19:00Z</dcterms:created>
  <dcterms:modified xsi:type="dcterms:W3CDTF">2020-10-06T19:53:00Z</dcterms:modified>
</cp:coreProperties>
</file>